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E460F1">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E460F1">
      <w:pPr>
        <w:spacing w:line="480" w:lineRule="auto"/>
        <w:rPr>
          <w:rFonts w:ascii="Times New Roman" w:hAnsi="Times New Roman" w:cs="Times New Roman"/>
        </w:rPr>
      </w:pPr>
    </w:p>
    <w:p w14:paraId="7A76EA16" w14:textId="41AB9FF8" w:rsidR="00371487" w:rsidRPr="000751AA" w:rsidRDefault="00371487" w:rsidP="00E460F1">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CA4F68E"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5771CC">
        <w:rPr>
          <w:rFonts w:ascii="Times New Roman" w:hAnsi="Times New Roman" w:cs="Times New Roman"/>
          <w:u w:val="single"/>
        </w:rPr>
        <w:t>341</w:t>
      </w:r>
      <w:r w:rsidR="00933F5A">
        <w:rPr>
          <w:rFonts w:ascii="Times New Roman" w:hAnsi="Times New Roman" w:cs="Times New Roman"/>
          <w:u w:val="single"/>
        </w:rPr>
        <w:t>/350 words)</w:t>
      </w:r>
    </w:p>
    <w:p w14:paraId="4BD4C3D7" w14:textId="6C575F1A" w:rsidR="00C8292A" w:rsidRDefault="00A06F20" w:rsidP="00E460F1">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interannual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w:t>
      </w:r>
      <w:r w:rsidR="00D23023">
        <w:rPr>
          <w:rFonts w:ascii="Times New Roman" w:hAnsi="Times New Roman" w:cs="Times New Roman"/>
        </w:rPr>
        <w:t xml:space="preserve">fishing </w:t>
      </w:r>
      <w:r>
        <w:rPr>
          <w:rFonts w:ascii="Times New Roman" w:hAnsi="Times New Roman" w:cs="Times New Roman"/>
        </w:rPr>
        <w:t>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We built a bioeconomic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r w:rsidR="00D6514B" w:rsidRPr="000751AA">
        <w:rPr>
          <w:rFonts w:ascii="Times New Roman" w:hAnsi="Times New Roman" w:cs="Times New Roman"/>
          <w:i/>
        </w:rPr>
        <w:t>Metacarcinus magister</w:t>
      </w:r>
      <w:r w:rsidR="00D6514B" w:rsidRPr="000751AA">
        <w:rPr>
          <w:rFonts w:ascii="Times New Roman" w:hAnsi="Times New Roman" w:cs="Times New Roman"/>
        </w:rPr>
        <w:t>), Chinook salmon (</w:t>
      </w:r>
      <w:r w:rsidR="00D6514B" w:rsidRPr="000751AA">
        <w:rPr>
          <w:rFonts w:ascii="Times New Roman" w:hAnsi="Times New Roman" w:cs="Times New Roman"/>
          <w:i/>
        </w:rPr>
        <w:t>Oncorhynchus tshawytscha</w:t>
      </w:r>
      <w:r w:rsidR="00D6514B">
        <w:rPr>
          <w:rFonts w:ascii="Times New Roman" w:hAnsi="Times New Roman" w:cs="Times New Roman"/>
        </w:rPr>
        <w:t>),</w:t>
      </w:r>
      <w:r w:rsidR="007A7A72">
        <w:rPr>
          <w:rFonts w:ascii="Times New Roman" w:hAnsi="Times New Roman" w:cs="Times New Roman"/>
        </w:rPr>
        <w:t xml:space="preserve"> and groundfish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revenu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groundfish populations was not important because environmentally-driven changes in groundfish early life survival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w:t>
      </w:r>
      <w:r w:rsidR="00D23023">
        <w:rPr>
          <w:rFonts w:ascii="Times New Roman" w:hAnsi="Times New Roman" w:cs="Times New Roman"/>
        </w:rPr>
        <w:t xml:space="preserve">stable </w:t>
      </w:r>
      <w:r w:rsidR="00A24E87">
        <w:rPr>
          <w:rFonts w:ascii="Times New Roman" w:hAnsi="Times New Roman" w:cs="Times New Roman"/>
        </w:rPr>
        <w:t>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long-term declin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w:t>
      </w:r>
      <w:r w:rsidR="00477D10">
        <w:rPr>
          <w:rFonts w:ascii="Times New Roman" w:hAnsi="Times New Roman" w:cs="Times New Roman"/>
        </w:rPr>
        <w:lastRenderedPageBreak/>
        <w:t xml:space="preserve">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w:t>
      </w:r>
      <w:r w:rsidR="00D23023">
        <w:rPr>
          <w:rFonts w:ascii="Times New Roman" w:hAnsi="Times New Roman" w:cs="Times New Roman"/>
        </w:rPr>
        <w:t xml:space="preserve">the </w:t>
      </w:r>
      <w:r w:rsidR="003F656A">
        <w:rPr>
          <w:rFonts w:ascii="Times New Roman" w:hAnsi="Times New Roman" w:cs="Times New Roman"/>
        </w:rPr>
        <w:t>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E460F1">
      <w:pPr>
        <w:spacing w:line="480" w:lineRule="auto"/>
        <w:rPr>
          <w:rFonts w:ascii="Times New Roman" w:hAnsi="Times New Roman" w:cs="Times New Roman"/>
          <w:u w:val="single"/>
        </w:rPr>
      </w:pPr>
    </w:p>
    <w:p w14:paraId="0E5DE329" w14:textId="19FE4CCB"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E460F1">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synchrony, bioeconomic model, fisheries, California Current</w:t>
      </w:r>
    </w:p>
    <w:p w14:paraId="6217FA66" w14:textId="77777777" w:rsidR="00035F3E" w:rsidRDefault="00035F3E" w:rsidP="00E460F1">
      <w:pPr>
        <w:spacing w:line="480" w:lineRule="auto"/>
        <w:rPr>
          <w:rFonts w:ascii="Times New Roman" w:hAnsi="Times New Roman" w:cs="Times New Roman"/>
          <w:u w:val="single"/>
        </w:rPr>
      </w:pPr>
    </w:p>
    <w:p w14:paraId="005400A4" w14:textId="0EB69539" w:rsidR="00A24EAA" w:rsidRDefault="00A24EAA" w:rsidP="00E460F1">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8B82966" w:rsidR="00C25745" w:rsidRDefault="00882F62" w:rsidP="00E460F1">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7F9CCF36" w:rsidR="00155549" w:rsidRPr="009E48B2" w:rsidRDefault="00882F62" w:rsidP="00E460F1">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r w:rsidR="004E409A">
        <w:rPr>
          <w:rFonts w:ascii="Times New Roman" w:hAnsi="Times New Roman" w:cs="Times New Roman"/>
        </w:rPr>
        <w:t xml:space="preserve">interannual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 xml:space="preserve">Finally,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556799DB" w:rsidR="008755D5" w:rsidRDefault="003F4BE8" w:rsidP="00E460F1">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xml:space="preserve">. </w:t>
      </w:r>
      <w:r w:rsidR="009C7091">
        <w:rPr>
          <w:rFonts w:ascii="Times New Roman" w:hAnsi="Times New Roman" w:cs="Times New Roman"/>
        </w:rPr>
        <w:lastRenderedPageBreak/>
        <w:t>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w:t>
      </w:r>
      <w:r w:rsidR="00C96F44">
        <w:rPr>
          <w:rFonts w:ascii="Times New Roman" w:hAnsi="Times New Roman" w:cs="Times New Roman"/>
        </w:rPr>
        <w:t xml:space="preserve">lead to </w:t>
      </w:r>
      <w:r w:rsidR="001A7921">
        <w:rPr>
          <w:rFonts w:ascii="Times New Roman" w:hAnsi="Times New Roman" w:cs="Times New Roman"/>
        </w:rPr>
        <w:t xml:space="preserve">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274E56">
        <w:rPr>
          <w:rFonts w:ascii="Times New Roman" w:hAnsi="Times New Roman" w:cs="Times New Roman"/>
        </w:rPr>
        <w:t xml:space="preserve">of diversification in terms of efficiency,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benefits of diversification</w:t>
      </w:r>
      <w:r w:rsidR="00274E56">
        <w:rPr>
          <w:rFonts w:ascii="Times New Roman" w:hAnsi="Times New Roman" w:cs="Times New Roman"/>
        </w:rPr>
        <w:t xml:space="preserve"> in terms of stability</w:t>
      </w:r>
      <w:r w:rsidR="00703A24">
        <w:rPr>
          <w:rFonts w:ascii="Times New Roman" w:hAnsi="Times New Roman" w:cs="Times New Roman"/>
        </w:rPr>
        <w:t xml:space="preserve">, </w:t>
      </w:r>
      <w:r w:rsidR="00443543">
        <w:rPr>
          <w:rFonts w:ascii="Times New Roman" w:hAnsi="Times New Roman" w:cs="Times New Roman"/>
        </w:rPr>
        <w:t xml:space="preserve">Sanchirico et </w:t>
      </w:r>
      <w:r w:rsidR="00443543" w:rsidRPr="00EA6F9B">
        <w:rPr>
          <w:rFonts w:ascii="Times New Roman" w:hAnsi="Times New Roman" w:cs="Times New Roman"/>
          <w:iCs/>
        </w:rPr>
        <w:t>al</w:t>
      </w:r>
      <w:r w:rsidR="00443543" w:rsidRPr="00E87DFD">
        <w:rPr>
          <w:rFonts w:ascii="Times New Roman" w:hAnsi="Times New Roman" w:cs="Times New Roman"/>
          <w:iCs/>
        </w:rPr>
        <w:t>.</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w:t>
      </w:r>
      <w:r w:rsidR="00D23023">
        <w:rPr>
          <w:rFonts w:ascii="Times New Roman" w:hAnsi="Times New Roman" w:cs="Times New Roman"/>
        </w:rPr>
        <w:t xml:space="preserve">and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1FB7987C" w:rsidR="00C10BFC" w:rsidRDefault="0038049B" w:rsidP="00E460F1">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w:t>
      </w:r>
      <w:r w:rsidR="00D23023">
        <w:rPr>
          <w:rFonts w:ascii="Times New Roman" w:hAnsi="Times New Roman" w:cs="Times New Roman"/>
        </w:rPr>
        <w:t>CCLME</w:t>
      </w:r>
      <w:r w:rsidR="000B0B70">
        <w:rPr>
          <w:rFonts w:ascii="Times New Roman" w:hAnsi="Times New Roman" w:cs="Times New Roman"/>
        </w:rPr>
        <w:t xml:space="preserve">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lead to shifts </w:t>
      </w:r>
      <w:r w:rsidR="00CD1534">
        <w:rPr>
          <w:rFonts w:ascii="Times New Roman" w:hAnsi="Times New Roman" w:cs="Times New Roman"/>
        </w:rPr>
        <w:lastRenderedPageBreak/>
        <w:t>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5A261613" w:rsidR="00011B46" w:rsidRPr="00EE64A5" w:rsidRDefault="007046E2" w:rsidP="00E460F1">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0162D0" w:rsidRPr="000751AA">
        <w:rPr>
          <w:rFonts w:ascii="Times New Roman" w:hAnsi="Times New Roman" w:cs="Times New Roman"/>
        </w:rPr>
        <w:t>), Chinook salmon (</w:t>
      </w:r>
      <w:r w:rsidR="000162D0" w:rsidRPr="000751AA">
        <w:rPr>
          <w:rFonts w:ascii="Times New Roman" w:hAnsi="Times New Roman" w:cs="Times New Roman"/>
          <w:i/>
        </w:rPr>
        <w:t>Oncorhynchus tshawytscha</w:t>
      </w:r>
      <w:r w:rsidR="000162D0" w:rsidRPr="000751AA">
        <w:rPr>
          <w:rFonts w:ascii="Times New Roman" w:hAnsi="Times New Roman" w:cs="Times New Roman"/>
        </w:rPr>
        <w:t>) and groundfish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r w:rsidR="000162D0" w:rsidRPr="000751AA">
        <w:rPr>
          <w:rFonts w:ascii="Times New Roman" w:hAnsi="Times New Roman" w:cs="Times New Roman"/>
          <w:i/>
        </w:rPr>
        <w:t>Anoplopoma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E460F1">
      <w:pPr>
        <w:spacing w:line="480" w:lineRule="auto"/>
        <w:rPr>
          <w:rFonts w:ascii="Times New Roman" w:hAnsi="Times New Roman" w:cs="Times New Roman"/>
          <w:u w:val="single"/>
        </w:rPr>
      </w:pPr>
    </w:p>
    <w:p w14:paraId="573A1106" w14:textId="1D766364" w:rsidR="0016124B" w:rsidRPr="000751AA"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C40F5F2" w:rsidR="00F25659" w:rsidRDefault="007D12C1" w:rsidP="00E460F1">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w:t>
      </w:r>
      <w:r w:rsidR="00C76213" w:rsidRPr="00C76213">
        <w:rPr>
          <w:rFonts w:ascii="Times New Roman" w:hAnsi="Times New Roman" w:cs="Times New Roman"/>
          <w:iCs/>
          <w:color w:val="222222"/>
          <w:shd w:val="clear" w:color="auto" w:fill="FFFFFF"/>
        </w:rPr>
        <w:lastRenderedPageBreak/>
        <w:t xml:space="preserve">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42D90AB8" w14:textId="77777777" w:rsidR="00901BFF" w:rsidRDefault="00901BFF" w:rsidP="00E460F1">
      <w:pPr>
        <w:spacing w:line="480" w:lineRule="auto"/>
        <w:ind w:firstLine="720"/>
        <w:rPr>
          <w:rFonts w:ascii="Times New Roman" w:hAnsi="Times New Roman" w:cs="Times New Roman"/>
        </w:rPr>
      </w:pPr>
    </w:p>
    <w:p w14:paraId="52770751" w14:textId="32128FCA" w:rsidR="00901BFF" w:rsidRPr="00901BFF" w:rsidRDefault="00D80441" w:rsidP="00E460F1">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1425CAE0" w:rsidR="00D80441" w:rsidRDefault="00901BFF" w:rsidP="00E460F1">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sidR="00F64ADF">
        <w:rPr>
          <w:rFonts w:ascii="Times New Roman" w:hAnsi="Times New Roman" w:cs="Times New Roman"/>
        </w:rPr>
        <w:t xml:space="preserve"> after the start of the season</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F64ADF">
        <w:rPr>
          <w:rFonts w:ascii="Times New Roman" w:hAnsi="Times New Roman" w:cs="Times New Roman"/>
        </w:rPr>
        <w:t xml:space="preserve">Recruitment  of </w:t>
      </w:r>
      <w:r w:rsidR="00A66AEF">
        <w:rPr>
          <w:rFonts w:ascii="Times New Roman" w:hAnsi="Times New Roman" w:cs="Times New Roman"/>
        </w:rPr>
        <w:t>Dungeness c</w:t>
      </w:r>
      <w:r w:rsidR="005476A5">
        <w:rPr>
          <w:rFonts w:ascii="Times New Roman" w:hAnsi="Times New Roman" w:cs="Times New Roman"/>
        </w:rPr>
        <w:t xml:space="preserve">rab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F64ADF">
        <w:rPr>
          <w:rFonts w:ascii="Times New Roman" w:hAnsi="Times New Roman" w:cs="Times New Roman"/>
        </w:rPr>
        <w:t>Fishery o</w:t>
      </w:r>
      <w:r w:rsidR="009D5F35">
        <w:rPr>
          <w:rFonts w:ascii="Times New Roman" w:hAnsi="Times New Roman" w:cs="Times New Roman"/>
        </w:rPr>
        <w:t>pening 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molt.</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455956DA" w:rsidR="00D80441" w:rsidRDefault="00C06256" w:rsidP="00E460F1">
      <w:pPr>
        <w:spacing w:line="480" w:lineRule="auto"/>
        <w:ind w:firstLine="720"/>
        <w:rPr>
          <w:rFonts w:ascii="Times New Roman" w:hAnsi="Times New Roman" w:cs="Times New Roman"/>
        </w:rPr>
      </w:pPr>
      <w:r>
        <w:rPr>
          <w:rFonts w:ascii="Times New Roman" w:hAnsi="Times New Roman" w:cs="Times New Roman"/>
        </w:rPr>
        <w:lastRenderedPageBreak/>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E460F1">
        <w:rPr>
          <w:rFonts w:ascii="Times New Roman" w:hAnsi="Times New Roman" w:cs="Times New Roman"/>
        </w:rPr>
        <w:t>,</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413F6330" w:rsidR="00901BFF" w:rsidRDefault="00283EB8" w:rsidP="007D473C">
      <w:pPr>
        <w:spacing w:line="480" w:lineRule="auto"/>
        <w:ind w:firstLine="720"/>
        <w:rPr>
          <w:rFonts w:ascii="Times New Roman" w:hAnsi="Times New Roman" w:cs="Times New Roman"/>
        </w:rPr>
      </w:pPr>
      <w:r>
        <w:rPr>
          <w:rFonts w:ascii="Times New Roman" w:hAnsi="Times New Roman" w:cs="Times New Roman"/>
        </w:rPr>
        <w:t>The groundfish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salmon</w:t>
      </w:r>
      <w:r w:rsidR="00F64ADF">
        <w:rPr>
          <w:rFonts w:ascii="Times New Roman" w:hAnsi="Times New Roman" w:cs="Times New Roman"/>
        </w:rPr>
        <w:t>,</w:t>
      </w:r>
      <w:r w:rsidR="00901BFF" w:rsidRPr="009E48B2">
        <w:rPr>
          <w:rFonts w:ascii="Times New Roman" w:hAnsi="Times New Roman" w:cs="Times New Roman"/>
        </w:rPr>
        <w:t xml:space="preserve">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 xml:space="preserve">much lower </w:t>
      </w:r>
      <w:r w:rsidR="00F64ADF">
        <w:rPr>
          <w:rFonts w:ascii="Times New Roman" w:hAnsi="Times New Roman" w:cs="Times New Roman"/>
        </w:rPr>
        <w:t xml:space="preserve">annual </w:t>
      </w:r>
      <w:r w:rsidR="00901BFF" w:rsidRPr="009E48B2">
        <w:rPr>
          <w:rFonts w:ascii="Times New Roman" w:hAnsi="Times New Roman" w:cs="Times New Roman"/>
        </w:rPr>
        <w:t>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r w:rsidR="008F0233">
        <w:rPr>
          <w:rFonts w:ascii="Times New Roman" w:hAnsi="Times New Roman" w:cs="Times New Roman"/>
        </w:rPr>
        <w:t xml:space="preserve"> </w:t>
      </w:r>
    </w:p>
    <w:p w14:paraId="1C381648" w14:textId="77777777" w:rsidR="00DA60F7" w:rsidRPr="000751AA" w:rsidRDefault="00DA60F7" w:rsidP="00E460F1">
      <w:pPr>
        <w:spacing w:line="480" w:lineRule="auto"/>
        <w:ind w:firstLine="720"/>
        <w:rPr>
          <w:rFonts w:ascii="Times New Roman" w:hAnsi="Times New Roman" w:cs="Times New Roman"/>
        </w:rPr>
      </w:pPr>
    </w:p>
    <w:p w14:paraId="2C70EE03" w14:textId="77777777" w:rsidR="00DA60F7" w:rsidRPr="001B1008" w:rsidRDefault="00DA60F7" w:rsidP="00E460F1">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6A041265" w:rsidR="00DA60F7" w:rsidRPr="004F6747" w:rsidRDefault="00671883" w:rsidP="00E460F1">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w:t>
      </w:r>
      <w:r w:rsidR="00E460F1">
        <w:rPr>
          <w:rFonts w:ascii="Times New Roman" w:hAnsi="Times New Roman" w:cs="Times New Roman"/>
        </w:rPr>
        <w:t xml:space="preserve">these </w:t>
      </w:r>
      <w:r>
        <w:rPr>
          <w:rFonts w:ascii="Times New Roman" w:hAnsi="Times New Roman" w:cs="Times New Roman"/>
        </w:rPr>
        <w:t xml:space="preserve">populations </w:t>
      </w:r>
      <w:r w:rsidR="00F64ADF">
        <w:rPr>
          <w:rFonts w:ascii="Times New Roman" w:hAnsi="Times New Roman" w:cs="Times New Roman"/>
        </w:rPr>
        <w:t xml:space="preserve">generally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are generally only susceptible to the fishery for one year</w:t>
      </w:r>
      <w:r w:rsidR="005476A5">
        <w:rPr>
          <w:rFonts w:ascii="Times New Roman" w:hAnsi="Times New Roman" w:cs="Times New Roman"/>
        </w:rPr>
        <w:t>. 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r w:rsidR="00DA60F7">
        <w:rPr>
          <w:rFonts w:ascii="Times New Roman" w:hAnsi="Times New Roman" w:cs="Times New Roman"/>
          <w:i/>
        </w:rPr>
        <w:t xml:space="preserve">s </w:t>
      </w:r>
      <w:r w:rsidR="00DA60F7">
        <w:rPr>
          <w:rFonts w:ascii="Times New Roman" w:hAnsi="Times New Roman" w:cs="Times New Roman"/>
        </w:rPr>
        <w:t xml:space="preserve">in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r w:rsidR="009313BC">
        <w:rPr>
          <w:rFonts w:ascii="Times New Roman" w:hAnsi="Times New Roman" w:cs="Times New Roman"/>
          <w:i/>
        </w:rPr>
        <w:t>R</w:t>
      </w:r>
      <w:r w:rsidR="009313BC">
        <w:rPr>
          <w:rFonts w:ascii="Times New Roman" w:hAnsi="Times New Roman" w:cs="Times New Roman"/>
          <w:i/>
          <w:vertAlign w:val="subscript"/>
        </w:rPr>
        <w:t>s,y</w:t>
      </w:r>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w:t>
      </w:r>
      <w:r w:rsidR="00F64ADF">
        <w:rPr>
          <w:rFonts w:ascii="Times New Roman" w:hAnsi="Times New Roman" w:cs="Times New Roman"/>
        </w:rPr>
        <w:t xml:space="preserve">start </w:t>
      </w:r>
      <w:r w:rsidR="009313BC">
        <w:rPr>
          <w:rFonts w:ascii="Times New Roman" w:hAnsi="Times New Roman" w:cs="Times New Roman"/>
        </w:rPr>
        <w:t>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086BB7"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E460F1">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s</w:t>
      </w:r>
      <w:r>
        <w:rPr>
          <w:rFonts w:ascii="Times New Roman" w:eastAsiaTheme="minorEastAsia" w:hAnsi="Times New Roman" w:cs="Times New Roman"/>
        </w:rPr>
        <w:t xml:space="preserve"> is an autocorrelated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086BB7"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084DE80D" w14:textId="0C561258" w:rsidR="00EF48F5" w:rsidRDefault="00DA60F7" w:rsidP="00E460F1">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r w:rsidR="00B96567">
        <w:rPr>
          <w:rFonts w:ascii="Times New Roman" w:hAnsi="Times New Roman" w:cs="Times New Roman"/>
        </w:rPr>
        <w:t xml:space="preserve">Biomass in week </w:t>
      </w:r>
      <w:r w:rsidR="00B96567">
        <w:rPr>
          <w:rFonts w:ascii="Times New Roman" w:hAnsi="Times New Roman" w:cs="Times New Roman"/>
          <w:i/>
        </w:rPr>
        <w:t xml:space="preserve">w </w:t>
      </w:r>
      <w:r w:rsidR="00B96567">
        <w:rPr>
          <w:rFonts w:ascii="Times New Roman" w:hAnsi="Times New Roman" w:cs="Times New Roman"/>
        </w:rPr>
        <w:t>is</w:t>
      </w:r>
    </w:p>
    <w:p w14:paraId="4C102487" w14:textId="6EF2F32F" w:rsidR="00B96567" w:rsidRPr="00B96567"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3)</w:t>
      </w:r>
    </w:p>
    <w:p w14:paraId="7D30EB39" w14:textId="54D07BAE" w:rsidR="00B96567" w:rsidRPr="00B96567" w:rsidRDefault="00F64ADF" w:rsidP="00E460F1">
      <w:pPr>
        <w:spacing w:line="480" w:lineRule="auto"/>
        <w:rPr>
          <w:rFonts w:ascii="Times New Roman" w:eastAsiaTheme="minorEastAsia" w:hAnsi="Times New Roman" w:cs="Times New Roman"/>
          <w:i/>
        </w:rPr>
      </w:pPr>
      <w:r>
        <w:rPr>
          <w:rFonts w:ascii="Times New Roman" w:eastAsiaTheme="minorEastAsia" w:hAnsi="Times New Roman" w:cs="Times New Roman"/>
        </w:rPr>
        <w:t>w</w:t>
      </w:r>
      <w:r w:rsidR="00B96567">
        <w:rPr>
          <w:rFonts w:ascii="Times New Roman" w:eastAsiaTheme="minorEastAsia" w:hAnsi="Times New Roman" w:cs="Times New Roman"/>
        </w:rPr>
        <w:t xml:space="preserve">here </w:t>
      </w:r>
      <w:r w:rsidR="00B96567" w:rsidRPr="00B96567">
        <w:rPr>
          <w:rFonts w:ascii="Times New Roman" w:eastAsiaTheme="minorEastAsia" w:hAnsi="Times New Roman" w:cs="Times New Roman"/>
          <w:i/>
        </w:rPr>
        <w:t>ω</w:t>
      </w:r>
      <w:r w:rsidR="00B96567">
        <w:rPr>
          <w:rFonts w:ascii="Times New Roman" w:eastAsiaTheme="minorEastAsia" w:hAnsi="Times New Roman" w:cs="Times New Roman"/>
          <w:i/>
          <w:vertAlign w:val="subscript"/>
        </w:rPr>
        <w:t>s</w:t>
      </w:r>
      <w:r w:rsidR="00B96567">
        <w:rPr>
          <w:rFonts w:ascii="Times New Roman" w:eastAsiaTheme="minorEastAsia" w:hAnsi="Times New Roman" w:cs="Times New Roman"/>
        </w:rPr>
        <w:t xml:space="preserve"> is </w:t>
      </w:r>
      <w:r w:rsidR="00751D35">
        <w:rPr>
          <w:rFonts w:ascii="Times New Roman" w:eastAsiaTheme="minorEastAsia" w:hAnsi="Times New Roman" w:cs="Times New Roman"/>
        </w:rPr>
        <w:t xml:space="preserve">the </w:t>
      </w:r>
      <w:bookmarkStart w:id="0" w:name="_GoBack"/>
      <w:bookmarkEnd w:id="0"/>
      <w:r w:rsidR="00B96567">
        <w:rPr>
          <w:rFonts w:ascii="Times New Roman" w:eastAsiaTheme="minorEastAsia" w:hAnsi="Times New Roman" w:cs="Times New Roman"/>
        </w:rPr>
        <w:t xml:space="preserve">weight </w:t>
      </w:r>
      <w:r w:rsidR="00751D35">
        <w:rPr>
          <w:rFonts w:ascii="Times New Roman" w:eastAsiaTheme="minorEastAsia" w:hAnsi="Times New Roman" w:cs="Times New Roman"/>
        </w:rPr>
        <w:t xml:space="preserve">of individuals of </w:t>
      </w:r>
      <w:r w:rsidR="00B96567">
        <w:rPr>
          <w:rFonts w:ascii="Times New Roman" w:eastAsiaTheme="minorEastAsia" w:hAnsi="Times New Roman" w:cs="Times New Roman"/>
        </w:rPr>
        <w:t xml:space="preserve">species </w:t>
      </w:r>
      <w:r w:rsidR="00B96567">
        <w:rPr>
          <w:rFonts w:ascii="Times New Roman" w:eastAsiaTheme="minorEastAsia" w:hAnsi="Times New Roman" w:cs="Times New Roman"/>
          <w:i/>
        </w:rPr>
        <w:t>s.</w:t>
      </w:r>
    </w:p>
    <w:p w14:paraId="703438FD" w14:textId="37E123DB" w:rsidR="00B1692F" w:rsidRDefault="00B96567"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w:t>
      </w:r>
      <w:r w:rsidR="00F64ADF">
        <w:rPr>
          <w:rFonts w:ascii="Times New Roman" w:eastAsiaTheme="minorEastAsia" w:hAnsi="Times New Roman" w:cs="Times New Roman"/>
        </w:rPr>
        <w:t xml:space="preserve">(in numbers) during </w:t>
      </w:r>
      <w:r w:rsidR="00C25B1F">
        <w:rPr>
          <w:rFonts w:ascii="Times New Roman" w:eastAsiaTheme="minorEastAsia" w:hAnsi="Times New Roman" w:cs="Times New Roman"/>
        </w:rPr>
        <w:t xml:space="preserve">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47A15C3B" w:rsidR="00C25B1F" w:rsidRPr="00B1692F"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9D1ED9">
        <w:rPr>
          <w:rFonts w:ascii="Times New Roman" w:eastAsiaTheme="minorEastAsia" w:hAnsi="Times New Roman" w:cs="Times New Roman"/>
        </w:rPr>
        <w:tab/>
      </w:r>
      <w:r w:rsidR="009D1ED9">
        <w:rPr>
          <w:rFonts w:ascii="Times New Roman" w:eastAsiaTheme="minorEastAsia" w:hAnsi="Times New Roman" w:cs="Times New Roman"/>
        </w:rPr>
        <w:tab/>
        <w:t>(4)</w:t>
      </w:r>
    </w:p>
    <w:p w14:paraId="11D2EA44" w14:textId="49AE51D7" w:rsidR="00B1692F" w:rsidRPr="00C25B1F" w:rsidRDefault="00F64ADF" w:rsidP="00E460F1">
      <w:pPr>
        <w:spacing w:line="480" w:lineRule="auto"/>
        <w:rPr>
          <w:rFonts w:ascii="Times New Roman" w:hAnsi="Times New Roman" w:cs="Times New Roman"/>
        </w:rPr>
      </w:pPr>
      <w:r>
        <w:rPr>
          <w:rFonts w:ascii="Times New Roman" w:eastAsiaTheme="minorEastAsia" w:hAnsi="Times New Roman" w:cs="Times New Roman"/>
        </w:rPr>
        <w:t>w</w:t>
      </w:r>
      <w:r w:rsidR="00B1692F">
        <w:rPr>
          <w:rFonts w:ascii="Times New Roman" w:eastAsiaTheme="minorEastAsia" w:hAnsi="Times New Roman" w:cs="Times New Roman"/>
        </w:rPr>
        <w:t xml:space="preserve">here the sum is over all vessels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w:t>
      </w:r>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w:t>
      </w:r>
      <w:r>
        <w:rPr>
          <w:rFonts w:ascii="Times New Roman" w:hAnsi="Times New Roman" w:cs="Times New Roman"/>
        </w:rPr>
        <w:t>during</w:t>
      </w:r>
      <w:r w:rsidR="00C25B1F" w:rsidRPr="000751AA">
        <w:rPr>
          <w:rFonts w:ascii="Times New Roman" w:hAnsi="Times New Roman" w:cs="Times New Roman"/>
        </w:rPr>
        <w:t xml:space="preserve"> one week)</w:t>
      </w:r>
      <w:r w:rsidR="00B1692F">
        <w:rPr>
          <w:rFonts w:ascii="Times New Roman" w:eastAsiaTheme="minorEastAsia" w:hAnsi="Times New Roman" w:cs="Times New Roman"/>
        </w:rPr>
        <w:t xml:space="preserve">, and </w:t>
      </w:r>
      <w:r w:rsidR="00B1692F">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y</w:t>
      </w:r>
      <w:r w:rsidR="00B1692F">
        <w:rPr>
          <w:rFonts w:ascii="Times New Roman" w:eastAsiaTheme="minorEastAsia" w:hAnsi="Times New Roman" w:cs="Times New Roman"/>
          <w:i/>
          <w:vertAlign w:val="subscript"/>
        </w:rPr>
        <w:t>,w</w:t>
      </w:r>
      <w:r w:rsidR="00B1692F">
        <w:rPr>
          <w:rFonts w:ascii="Times New Roman" w:eastAsiaTheme="minorEastAsia" w:hAnsi="Times New Roman" w:cs="Times New Roman"/>
        </w:rPr>
        <w:t xml:space="preserve"> is an indicator variable equal to one when vessel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participates in the fishery for species </w:t>
      </w:r>
      <w:r w:rsidR="00B1692F">
        <w:rPr>
          <w:rFonts w:ascii="Times New Roman" w:eastAsiaTheme="minorEastAsia" w:hAnsi="Times New Roman" w:cs="Times New Roman"/>
          <w:i/>
        </w:rPr>
        <w:t>s</w:t>
      </w:r>
      <w:r w:rsidR="00B1692F">
        <w:rPr>
          <w:rFonts w:ascii="Times New Roman" w:eastAsiaTheme="minorEastAsia" w:hAnsi="Times New Roman" w:cs="Times New Roman"/>
        </w:rPr>
        <w:t xml:space="preserve"> in week </w:t>
      </w:r>
      <w:r w:rsidR="00B1692F">
        <w:rPr>
          <w:rFonts w:ascii="Times New Roman" w:eastAsiaTheme="minorEastAsia" w:hAnsi="Times New Roman" w:cs="Times New Roman"/>
          <w:i/>
        </w:rPr>
        <w:t xml:space="preserve">w </w:t>
      </w:r>
      <w:r w:rsidR="00B1692F">
        <w:rPr>
          <w:rFonts w:ascii="Times New Roman" w:eastAsiaTheme="minorEastAsia" w:hAnsi="Times New Roman" w:cs="Times New Roman"/>
        </w:rPr>
        <w:t xml:space="preserve">of year </w:t>
      </w:r>
      <w:r w:rsidR="00B1692F">
        <w:rPr>
          <w:rFonts w:ascii="Times New Roman" w:eastAsiaTheme="minorEastAsia" w:hAnsi="Times New Roman" w:cs="Times New Roman"/>
          <w:i/>
        </w:rPr>
        <w:t>y</w:t>
      </w:r>
      <w:r w:rsidR="00B1692F">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sidR="00B1692F">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 xml:space="preserve">atch from the previous week is subtracted to obtain abundance in a given week. </w:t>
      </w:r>
    </w:p>
    <w:p w14:paraId="1ED3DA52" w14:textId="77777777" w:rsidR="00DA60F7" w:rsidRDefault="00DA60F7" w:rsidP="00E460F1">
      <w:pPr>
        <w:spacing w:line="480" w:lineRule="auto"/>
        <w:rPr>
          <w:rFonts w:ascii="Times New Roman" w:hAnsi="Times New Roman" w:cs="Times New Roman"/>
        </w:rPr>
      </w:pPr>
    </w:p>
    <w:p w14:paraId="406B4A77" w14:textId="7428D72E" w:rsidR="00DA60F7" w:rsidRDefault="00DA60F7" w:rsidP="00E460F1">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24C961C0" w:rsidR="00DA60F7" w:rsidRPr="000751AA" w:rsidRDefault="00C5234C" w:rsidP="00E460F1">
      <w:pPr>
        <w:spacing w:line="480" w:lineRule="auto"/>
        <w:rPr>
          <w:rFonts w:ascii="Times New Roman" w:hAnsi="Times New Roman" w:cs="Times New Roman"/>
        </w:rPr>
      </w:pPr>
      <w:r>
        <w:rPr>
          <w:rFonts w:ascii="Times New Roman" w:hAnsi="Times New Roman" w:cs="Times New Roman"/>
        </w:rPr>
        <w:t xml:space="preserve">We modeled the groundfish populations using a </w:t>
      </w:r>
      <w:r w:rsidR="008653A5">
        <w:rPr>
          <w:rFonts w:ascii="Times New Roman" w:hAnsi="Times New Roman" w:cs="Times New Roman"/>
        </w:rPr>
        <w:t xml:space="preserve">Deriso-Schnute </w:t>
      </w:r>
      <w:r>
        <w:rPr>
          <w:rFonts w:ascii="Times New Roman" w:hAnsi="Times New Roman" w:cs="Times New Roman"/>
        </w:rPr>
        <w:t>delay-difference model</w:t>
      </w:r>
      <w:r w:rsidR="00F64ADF">
        <w:rPr>
          <w:rFonts w:ascii="Times New Roman" w:hAnsi="Times New Roman" w:cs="Times New Roman"/>
        </w:rPr>
        <w:t xml:space="preserve"> </w:t>
      </w:r>
      <w:r w:rsidR="00F64ADF">
        <w:rPr>
          <w:rFonts w:ascii="Times New Roman" w:hAnsi="Times New Roman" w:cs="Times New Roman"/>
        </w:rPr>
        <w:fldChar w:fldCharType="begin"/>
      </w:r>
      <w:r w:rsidR="00F64ADF">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Pr>
          <w:rFonts w:ascii="Times New Roman" w:hAnsi="Times New Roman" w:cs="Times New Roman"/>
        </w:rPr>
        <w:fldChar w:fldCharType="separate"/>
      </w:r>
      <w:r w:rsidR="00F64ADF">
        <w:rPr>
          <w:rFonts w:ascii="Times New Roman" w:hAnsi="Times New Roman" w:cs="Times New Roman"/>
          <w:noProof/>
        </w:rPr>
        <w:t>(Schnute 1985)</w:t>
      </w:r>
      <w:r w:rsidR="00F64ADF">
        <w:rPr>
          <w:rFonts w:ascii="Times New Roman" w:hAnsi="Times New Roman" w:cs="Times New Roman"/>
        </w:rPr>
        <w:fldChar w:fldCharType="end"/>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recruitment to </w:t>
      </w:r>
      <w:r>
        <w:rPr>
          <w:rFonts w:ascii="Times New Roman" w:hAnsi="Times New Roman" w:cs="Times New Roman"/>
        </w:rPr>
        <w:lastRenderedPageBreak/>
        <w:t xml:space="preserve">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w:t>
      </w:r>
      <w:r w:rsidR="00F64ADF">
        <w:rPr>
          <w:rFonts w:ascii="Times New Roman" w:hAnsi="Times New Roman" w:cs="Times New Roman"/>
        </w:rPr>
        <w:t xml:space="preserve">functions of age </w:t>
      </w:r>
      <w:r w:rsidR="00DA60F7" w:rsidRPr="000751AA">
        <w:rPr>
          <w:rFonts w:ascii="Times New Roman" w:hAnsi="Times New Roman" w:cs="Times New Roman"/>
        </w:rPr>
        <w:t xml:space="preserve">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groundfish</w:t>
      </w:r>
      <w:r w:rsidR="00DA60F7" w:rsidRPr="000751AA">
        <w:rPr>
          <w:rFonts w:ascii="Times New Roman" w:hAnsi="Times New Roman" w:cs="Times New Roman"/>
        </w:rPr>
        <w:t>) and biomass (</w:t>
      </w:r>
      <w:r w:rsidR="00DA60F7" w:rsidRPr="000751AA">
        <w:rPr>
          <w:rFonts w:ascii="Times New Roman" w:hAnsi="Times New Roman" w:cs="Times New Roman"/>
          <w:i/>
        </w:rPr>
        <w:t>B</w:t>
      </w:r>
      <w:r w:rsidR="00DA60F7">
        <w:rPr>
          <w:rFonts w:ascii="Times New Roman" w:hAnsi="Times New Roman" w:cs="Times New Roman"/>
          <w:i/>
          <w:vertAlign w:val="subscript"/>
        </w:rPr>
        <w:t>g</w:t>
      </w:r>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086BB7"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22142AC8" w:rsidR="00FE7D85"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003900E0">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is the age at both recruitment to the fishery and 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00F64ADF">
        <w:rPr>
          <w:rFonts w:ascii="Times New Roman" w:eastAsiaTheme="minorEastAsia" w:hAnsi="Times New Roman" w:cs="Times New Roman"/>
        </w:rPr>
        <w:t>during</w:t>
      </w:r>
      <w:r w:rsidRPr="000751AA">
        <w:rPr>
          <w:rFonts w:ascii="Times New Roman" w:eastAsiaTheme="minorEastAsia" w:hAnsi="Times New Roman" w:cs="Times New Roman"/>
        </w:rPr>
        <w:t xml:space="preserve">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42877138" w:rsidR="00FE7D85"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50251255" w:rsidR="00B96567" w:rsidRDefault="009D1ED9"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Groundfish c</w:t>
      </w:r>
      <w:r w:rsidR="00C25B1F">
        <w:rPr>
          <w:rFonts w:ascii="Times New Roman" w:eastAsiaTheme="minorEastAsia" w:hAnsi="Times New Roman" w:cs="Times New Roman"/>
        </w:rPr>
        <w:t>atch is de</w:t>
      </w:r>
      <w:r>
        <w:rPr>
          <w:rFonts w:ascii="Times New Roman" w:eastAsiaTheme="minorEastAsia" w:hAnsi="Times New Roman" w:cs="Times New Roman"/>
        </w:rPr>
        <w:t>fined as in equation (4</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groundfish</w:t>
      </w:r>
      <w:r w:rsidR="00B96567">
        <w:rPr>
          <w:rFonts w:ascii="Times New Roman" w:eastAsiaTheme="minorEastAsia" w:hAnsi="Times New Roman" w:cs="Times New Roman"/>
        </w:rPr>
        <w:t xml:space="preserve"> is:</w:t>
      </w:r>
    </w:p>
    <w:p w14:paraId="12E86153" w14:textId="62642595" w:rsidR="00B96567"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 assumed a Beverton-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1F99061F" w:rsidR="000B10BE"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104835">
        <w:rPr>
          <w:rFonts w:ascii="Times New Roman" w:eastAsiaTheme="minorEastAsia" w:hAnsi="Times New Roman" w:cs="Times New Roman"/>
        </w:rPr>
        <w:t xml:space="preserve">expected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r w:rsidRPr="001A21EF">
        <w:rPr>
          <w:rFonts w:ascii="Times New Roman" w:eastAsiaTheme="minorEastAsia" w:hAnsi="Times New Roman" w:cs="Times New Roman"/>
          <w:i/>
          <w:vertAlign w:val="subscript"/>
        </w:rPr>
        <w:t>y,g</w:t>
      </w:r>
      <w:r>
        <w:rPr>
          <w:rFonts w:ascii="Times New Roman" w:eastAsiaTheme="minorEastAsia" w:hAnsi="Times New Roman" w:cs="Times New Roman"/>
        </w:rPr>
        <w:t xml:space="preserve"> is a random recruitment deviation in 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w:t>
      </w:r>
      <w:r w:rsidR="00104835">
        <w:rPr>
          <w:rFonts w:ascii="Times New Roman" w:eastAsiaTheme="minorEastAsia" w:hAnsi="Times New Roman" w:cs="Times New Roman"/>
        </w:rPr>
        <w:t>,</w:t>
      </w:r>
      <w:r>
        <w:rPr>
          <w:rFonts w:ascii="Times New Roman" w:eastAsiaTheme="minorEastAsia" w:hAnsi="Times New Roman" w:cs="Times New Roman"/>
        </w:rPr>
        <w:t xml:space="preserve"> modeled as described </w:t>
      </w:r>
      <w:r w:rsidR="00104835">
        <w:rPr>
          <w:rFonts w:ascii="Times New Roman" w:eastAsiaTheme="minorEastAsia" w:hAnsi="Times New Roman" w:cs="Times New Roman"/>
        </w:rPr>
        <w:t>above</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 xml:space="preserve">We used the biomass in a hypothetical week 53, even though there are only 52 weeks in a year, to account for catches from the final week.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E460F1">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0A2D374A" w:rsidR="00D80441" w:rsidRDefault="00A842A7" w:rsidP="00E460F1">
      <w:pPr>
        <w:spacing w:line="480" w:lineRule="auto"/>
        <w:rPr>
          <w:rFonts w:ascii="Times New Roman" w:eastAsiaTheme="minorEastAsia" w:hAnsi="Times New Roman" w:cs="Times New Roman"/>
          <w:i/>
        </w:rPr>
      </w:pPr>
      <w:r>
        <w:rPr>
          <w:rFonts w:ascii="Times New Roman" w:hAnsi="Times New Roman" w:cs="Times New Roman"/>
        </w:rPr>
        <w:t xml:space="preserve">and </w:t>
      </w:r>
      <w:r w:rsidRPr="00A842A7">
        <w:rPr>
          <w:rFonts w:ascii="Times New Roman" w:hAnsi="Times New Roman" w:cs="Times New Roman"/>
          <w:i/>
        </w:rPr>
        <w:t>ω</w:t>
      </w:r>
      <w:r w:rsidRPr="00A842A7">
        <w:rPr>
          <w:rFonts w:ascii="Times New Roman" w:hAnsi="Times New Roman" w:cs="Times New Roman"/>
          <w:i/>
          <w:vertAlign w:val="subscript"/>
        </w:rPr>
        <w:t>k-1,g</w:t>
      </w:r>
      <w:r>
        <w:rPr>
          <w:rFonts w:ascii="Times New Roman" w:hAnsi="Times New Roman" w:cs="Times New Roman"/>
        </w:rPr>
        <w:t xml:space="preserve"> is the groundfish weight at age </w:t>
      </w:r>
      <w:r>
        <w:rPr>
          <w:rFonts w:ascii="Times New Roman" w:hAnsi="Times New Roman" w:cs="Times New Roman"/>
          <w:i/>
        </w:rPr>
        <w:t>k</w:t>
      </w:r>
      <w:r>
        <w:rPr>
          <w:rFonts w:ascii="Times New Roman" w:hAnsi="Times New Roman" w:cs="Times New Roman"/>
        </w:rPr>
        <w:t>-1, calculated as (</w:t>
      </w:r>
      <w:r w:rsidRPr="00A842A7">
        <w:rPr>
          <w:rFonts w:ascii="Times New Roman" w:hAnsi="Times New Roman" w:cs="Times New Roman"/>
          <w:i/>
        </w:rPr>
        <w:t>ω</w:t>
      </w:r>
      <w:r>
        <w:rPr>
          <w:rFonts w:ascii="Times New Roman" w:hAnsi="Times New Roman" w:cs="Times New Roman"/>
          <w:i/>
          <w:vertAlign w:val="subscript"/>
        </w:rPr>
        <w:t>k</w:t>
      </w:r>
      <w:r w:rsidRPr="00A842A7">
        <w:rPr>
          <w:rFonts w:ascii="Times New Roman" w:hAnsi="Times New Roman" w:cs="Times New Roman"/>
          <w:i/>
          <w:vertAlign w:val="subscript"/>
        </w:rPr>
        <w:t>,g</w:t>
      </w:r>
      <w:r>
        <w:rPr>
          <w:rFonts w:ascii="Times New Roman" w:hAnsi="Times New Roman" w:cs="Times New Roman"/>
        </w:rPr>
        <w:t xml:space="preserve"> - </w:t>
      </w:r>
      <w:r w:rsidRPr="000751AA">
        <w:rPr>
          <w:rFonts w:ascii="Times New Roman" w:eastAsiaTheme="minorEastAsia" w:hAnsi="Times New Roman" w:cs="Times New Roman"/>
          <w:i/>
        </w:rPr>
        <w:sym w:font="Symbol" w:char="F061"/>
      </w:r>
      <w:r>
        <w:rPr>
          <w:rFonts w:ascii="Times New Roman" w:eastAsiaTheme="minorEastAsia" w:hAnsi="Times New Roman" w:cs="Times New Roman"/>
        </w:rPr>
        <w:t>)/</w:t>
      </w:r>
      <w:r>
        <w:rPr>
          <w:rFonts w:ascii="Times New Roman" w:eastAsiaTheme="minorEastAsia" w:hAnsi="Times New Roman" w:cs="Times New Roman"/>
          <w:i/>
        </w:rPr>
        <w:t>β.</w:t>
      </w:r>
    </w:p>
    <w:p w14:paraId="03AED4BA" w14:textId="77777777" w:rsidR="0007550D" w:rsidRPr="00A842A7" w:rsidRDefault="0007550D" w:rsidP="00E460F1">
      <w:pPr>
        <w:spacing w:line="480" w:lineRule="auto"/>
        <w:rPr>
          <w:rFonts w:ascii="Times New Roman" w:hAnsi="Times New Roman" w:cs="Times New Roman"/>
          <w:i/>
        </w:rPr>
      </w:pPr>
    </w:p>
    <w:p w14:paraId="599B7686" w14:textId="424FBEE7" w:rsidR="00FC0092" w:rsidRPr="00FC0092" w:rsidRDefault="005451C2" w:rsidP="00E460F1">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313A73C2" w:rsidR="00F81801" w:rsidRDefault="00BD6397" w:rsidP="00E460F1">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0A403F26" w:rsidR="005173EA" w:rsidRPr="000751AA" w:rsidRDefault="00201354" w:rsidP="00E460F1">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095D1C49" w:rsidR="00BF2EA2" w:rsidRPr="000751AA" w:rsidRDefault="005173EA" w:rsidP="00E460F1">
      <w:pPr>
        <w:spacing w:line="480" w:lineRule="auto"/>
        <w:rPr>
          <w:rFonts w:ascii="Times New Roman" w:hAnsi="Times New Roman" w:cs="Times New Roman"/>
        </w:rPr>
      </w:pPr>
      <w:r w:rsidRPr="000751AA">
        <w:rPr>
          <w:rFonts w:ascii="Times New Roman" w:hAnsi="Times New Roman" w:cs="Times New Roman"/>
        </w:rPr>
        <w:lastRenderedPageBreak/>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w:t>
      </w:r>
      <w:r w:rsidR="00FE5530">
        <w:rPr>
          <w:rFonts w:ascii="Times New Roman" w:hAnsi="Times New Roman" w:cs="Times New Roman"/>
        </w:rPr>
        <w:t xml:space="preserve">during the legal fishing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1FA8AAEB" w:rsidR="00BF2EA2" w:rsidRPr="000751AA" w:rsidRDefault="00086BB7"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404D041C" w:rsidR="00BB2FA7" w:rsidRDefault="00104835" w:rsidP="00E460F1">
      <w:pPr>
        <w:spacing w:line="480" w:lineRule="auto"/>
        <w:rPr>
          <w:rFonts w:ascii="Times New Roman" w:hAnsi="Times New Roman" w:cs="Times New Roman"/>
        </w:rPr>
      </w:pPr>
      <w:r>
        <w:rPr>
          <w:rFonts w:ascii="Times New Roman" w:hAnsi="Times New Roman" w:cs="Times New Roman"/>
        </w:rPr>
        <w:t>w</w:t>
      </w:r>
      <w:r w:rsidR="00C25B1F">
        <w:rPr>
          <w:rFonts w:ascii="Times New Roman" w:hAnsi="Times New Roman" w:cs="Times New Roman"/>
        </w:rPr>
        <w:t xml:space="preserve">here </w:t>
      </w:r>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Pr>
          <w:rFonts w:ascii="Times New Roman" w:hAnsi="Times New Roman" w:cs="Times New Roman"/>
        </w:rPr>
        <w:t>Revenue is zero i</w:t>
      </w:r>
      <w:r w:rsidR="00FE5530">
        <w:rPr>
          <w:rFonts w:ascii="Times New Roman" w:hAnsi="Times New Roman" w:cs="Times New Roman"/>
        </w:rPr>
        <w:t xml:space="preserve">f it is not legal to fish for species </w:t>
      </w:r>
      <w:r w:rsidR="00FE5530">
        <w:rPr>
          <w:rFonts w:ascii="Times New Roman" w:hAnsi="Times New Roman" w:cs="Times New Roman"/>
          <w:i/>
        </w:rPr>
        <w:t xml:space="preserve">s </w:t>
      </w:r>
      <w:r w:rsidR="00FE5530">
        <w:rPr>
          <w:rFonts w:ascii="Times New Roman" w:hAnsi="Times New Roman" w:cs="Times New Roman"/>
        </w:rPr>
        <w:t xml:space="preserve">in week </w:t>
      </w:r>
      <w:r w:rsidR="00FE5530">
        <w:rPr>
          <w:rFonts w:ascii="Times New Roman" w:hAnsi="Times New Roman" w:cs="Times New Roman"/>
          <w:i/>
        </w:rPr>
        <w:t>w</w:t>
      </w:r>
      <w:r w:rsidR="00FE5530">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EE585D">
        <w:rPr>
          <w:rFonts w:ascii="Times New Roman" w:hAnsi="Times New Roman" w:cs="Times New Roman"/>
        </w:rPr>
        <w:t xml:space="preserve">.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C17274">
        <w:rPr>
          <w:rFonts w:ascii="Times New Roman" w:hAnsi="Times New Roman" w:cs="Times New Roman"/>
        </w:rPr>
        <w:t>le</w:t>
      </w:r>
      <w:r w:rsidR="008816C0">
        <w:rPr>
          <w:rFonts w:ascii="Times New Roman" w:hAnsi="Times New Roman" w:cs="Times New Roman"/>
        </w:rPr>
        <w:t>a</w:t>
      </w:r>
      <w:r w:rsidR="00C17274">
        <w:rPr>
          <w:rFonts w:ascii="Times New Roman" w:hAnsi="Times New Roman" w:cs="Times New Roman"/>
        </w:rPr>
        <w:t>d</w:t>
      </w:r>
      <w:r w:rsidR="008816C0">
        <w:rPr>
          <w:rFonts w:ascii="Times New Roman" w:hAnsi="Times New Roman" w:cs="Times New Roman"/>
        </w:rPr>
        <w:t>s</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8816C0">
        <w:rPr>
          <w:rFonts w:ascii="Times New Roman" w:hAnsi="Times New Roman" w:cs="Times New Roman"/>
        </w:rPr>
        <w:t>, and hence better mimics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r w:rsidR="00BE022E">
        <w:rPr>
          <w:rFonts w:ascii="Times New Roman" w:hAnsi="Times New Roman" w:cs="Times New Roman"/>
          <w:i/>
        </w:rPr>
        <w:t>P</w:t>
      </w:r>
      <w:r w:rsidR="00BE022E">
        <w:rPr>
          <w:rFonts w:ascii="Times New Roman" w:hAnsi="Times New Roman" w:cs="Times New Roman"/>
          <w:i/>
          <w:vertAlign w:val="subscript"/>
        </w:rPr>
        <w:t>d,y,w</w:t>
      </w:r>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r w:rsidR="00C17274">
        <w:rPr>
          <w:rFonts w:ascii="Times New Roman" w:hAnsi="Times New Roman" w:cs="Times New Roman"/>
          <w:i/>
        </w:rPr>
        <w:t>C</w:t>
      </w:r>
      <w:r w:rsidR="00C17274">
        <w:rPr>
          <w:rFonts w:ascii="Times New Roman" w:hAnsi="Times New Roman" w:cs="Times New Roman"/>
          <w:i/>
          <w:vertAlign w:val="subscript"/>
        </w:rPr>
        <w:t>d,y,w</w:t>
      </w:r>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086BB7"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347E0A4D" w:rsidR="00BB2FA7" w:rsidRDefault="008B1C70" w:rsidP="00E460F1">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w:t>
      </w:r>
      <w:r w:rsidR="00BB2FA7">
        <w:rPr>
          <w:rFonts w:ascii="Times New Roman" w:hAnsi="Times New Roman" w:cs="Times New Roman"/>
        </w:rPr>
        <w:lastRenderedPageBreak/>
        <w:t xml:space="preserve">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15386EE5" w:rsidR="000030B6" w:rsidRDefault="00E06FAE" w:rsidP="00E460F1">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r w:rsidR="00DA0020">
        <w:rPr>
          <w:rFonts w:ascii="Times New Roman" w:hAnsi="Times New Roman" w:cs="Times New Roman"/>
          <w:i/>
        </w:rPr>
        <w:t>r</w:t>
      </w:r>
      <w:r w:rsidR="00DA0020">
        <w:rPr>
          <w:rFonts w:ascii="Times New Roman" w:hAnsi="Times New Roman" w:cs="Times New Roman"/>
          <w:i/>
          <w:vertAlign w:val="subscript"/>
        </w:rPr>
        <w:t>s,y,w</w:t>
      </w:r>
      <w:r w:rsidR="00DA0020">
        <w:rPr>
          <w:rFonts w:ascii="Times New Roman" w:hAnsi="Times New Roman" w:cs="Times New Roman"/>
        </w:rPr>
        <w:t xml:space="preserve"> </w:t>
      </w:r>
      <w:r w:rsidR="001D3605" w:rsidRPr="000751AA">
        <w:rPr>
          <w:rFonts w:ascii="Times New Roman" w:hAnsi="Times New Roman" w:cs="Times New Roman"/>
        </w:rPr>
        <w:t xml:space="preserve">– </w:t>
      </w:r>
      <w:r w:rsidR="00BE022E">
        <w:rPr>
          <w:rFonts w:ascii="Times New Roman" w:hAnsi="Times New Roman" w:cs="Times New Roman"/>
          <w:i/>
        </w:rPr>
        <w:t>c</w:t>
      </w:r>
      <w:r w:rsidR="00BE022E">
        <w:rPr>
          <w:rFonts w:ascii="Times New Roman" w:hAnsi="Times New Roman" w:cs="Times New Roman"/>
          <w:i/>
          <w:vertAlign w:val="subscript"/>
        </w:rPr>
        <w:t>s,v</w:t>
      </w:r>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r w:rsidR="004C5CE1">
        <w:rPr>
          <w:rFonts w:ascii="Times New Roman" w:hAnsi="Times New Roman" w:cs="Times New Roman"/>
          <w:i/>
        </w:rPr>
        <w:t>r</w:t>
      </w:r>
      <w:r w:rsidR="004C5CE1">
        <w:rPr>
          <w:rFonts w:ascii="Times New Roman" w:hAnsi="Times New Roman" w:cs="Times New Roman"/>
          <w:i/>
          <w:vertAlign w:val="subscript"/>
        </w:rPr>
        <w:t>s,y,w</w:t>
      </w:r>
      <w:r w:rsidR="004C5CE1">
        <w:rPr>
          <w:rFonts w:ascii="Times New Roman" w:hAnsi="Times New Roman" w:cs="Times New Roman"/>
        </w:rPr>
        <w:t xml:space="preserve"> </w:t>
      </w:r>
      <w:r w:rsidR="004C5CE1" w:rsidRPr="000751AA">
        <w:rPr>
          <w:rFonts w:ascii="Times New Roman" w:hAnsi="Times New Roman" w:cs="Times New Roman"/>
        </w:rPr>
        <w:t xml:space="preserve">– </w:t>
      </w:r>
      <w:r w:rsidR="004C5CE1">
        <w:rPr>
          <w:rFonts w:ascii="Times New Roman" w:hAnsi="Times New Roman" w:cs="Times New Roman"/>
          <w:i/>
        </w:rPr>
        <w:t>c</w:t>
      </w:r>
      <w:r w:rsidR="004C5CE1">
        <w:rPr>
          <w:rFonts w:ascii="Times New Roman" w:hAnsi="Times New Roman" w:cs="Times New Roman"/>
          <w:i/>
          <w:vertAlign w:val="subscript"/>
        </w:rPr>
        <w:t>s,v</w:t>
      </w:r>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E460F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60FDF9C3" w14:textId="0962A5F9" w:rsidR="000030B6" w:rsidRDefault="000030B6" w:rsidP="00E460F1">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r w:rsidR="00D33328">
        <w:rPr>
          <w:rFonts w:ascii="Times New Roman" w:hAnsi="Times New Roman" w:cs="Times New Roman"/>
          <w:i/>
        </w:rPr>
        <w:t xml:space="preserve">s </w:t>
      </w:r>
      <w:r w:rsidR="00D33328">
        <w:rPr>
          <w:rFonts w:ascii="Times New Roman" w:hAnsi="Times New Roman" w:cs="Times New Roman"/>
        </w:rPr>
        <w:t xml:space="preserve">in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r w:rsidR="003D001B">
        <w:rPr>
          <w:rFonts w:ascii="Times New Roman" w:hAnsi="Times New Roman" w:cs="Times New Roman"/>
          <w:i/>
        </w:rPr>
        <w:t>I</w:t>
      </w:r>
      <w:r w:rsidR="003D001B">
        <w:rPr>
          <w:rFonts w:ascii="Times New Roman" w:hAnsi="Times New Roman" w:cs="Times New Roman"/>
          <w:i/>
          <w:vertAlign w:val="subscript"/>
        </w:rPr>
        <w:t>v,s,y,w</w:t>
      </w:r>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04B15506" w:rsidR="00EA3BAB" w:rsidRPr="00EA3BAB" w:rsidRDefault="00086BB7"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arg</m:t>
                            </m:r>
                          </m:fName>
                          <m:e>
                            <m:func>
                              <m:funcPr>
                                <m:ctrlPr>
                                  <w:rPr>
                                    <w:rFonts w:ascii="Cambria Math" w:hAnsi="Cambria Math" w:cs="Times New Roman"/>
                                    <w:i/>
                                  </w:rPr>
                                </m:ctrlPr>
                              </m:funcPr>
                              <m:fName>
                                <m:r>
                                  <m:rPr>
                                    <m:sty m:val="p"/>
                                  </m:rPr>
                                  <w:rPr>
                                    <w:rFonts w:ascii="Cambria Math" w:hAnsi="Cambria Math" w:cs="Times New Roman"/>
                                  </w:rPr>
                                  <m:t>max</m:t>
                                </m:r>
                              </m:fName>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r>
                                  <w:rPr>
                                    <w:rFonts w:ascii="Cambria Math" w:hAnsi="Cambria Math" w:cs="Times New Roman"/>
                                  </w:rPr>
                                  <m:t>)</m:t>
                                </m:r>
                              </m:e>
                            </m:func>
                          </m:e>
                        </m:func>
                      </m:e>
                    </m:mr>
                    <m:mr>
                      <m:e>
                        <m:r>
                          <w:rPr>
                            <w:rFonts w:ascii="Cambria Math" w:hAnsi="Cambria Math" w:cs="Times New Roman"/>
                          </w:rPr>
                          <m:t>i</m:t>
                        </m:r>
                      </m:e>
                    </m:mr>
                  </m:m>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 xml:space="preserve">&gt;0 </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F53012B" w14:textId="7A2A0149" w:rsidR="0016273B" w:rsidRDefault="00A02041" w:rsidP="00E460F1">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E460F1">
      <w:pPr>
        <w:spacing w:line="480" w:lineRule="auto"/>
        <w:ind w:firstLine="720"/>
        <w:rPr>
          <w:rFonts w:ascii="Times New Roman" w:hAnsi="Times New Roman" w:cs="Times New Roman"/>
        </w:rPr>
      </w:pPr>
    </w:p>
    <w:p w14:paraId="7736821A" w14:textId="71389F53" w:rsidR="0031699C" w:rsidRPr="0031699C" w:rsidRDefault="0031699C"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5BE988D3" w:rsidR="00567B74" w:rsidRDefault="00E06FAE"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601EDB1C" w:rsidR="0031699C" w:rsidRDefault="002438F2"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groundfish)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 xml:space="preserve">permits for more than one fishery (crab-salmon, crab-groundfish, and crab-salmon-groundfish).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C4B606D" w:rsidR="00907A54" w:rsidRPr="001142E2" w:rsidRDefault="001142E2" w:rsidP="00E460F1">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sidRPr="003900E0">
        <w:rPr>
          <w:rStyle w:val="FootnoteReference"/>
        </w:rPr>
        <w:footnoteReference w:id="1"/>
      </w:r>
      <w:r w:rsidR="00E460F1">
        <w:rPr>
          <w:rFonts w:ascii="Times New Roman" w:hAnsi="Times New Roman" w:cs="Times New Roman"/>
        </w:rPr>
        <w:t xml:space="preserve"> (see supplemental material for definition)</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xml:space="preserve">, but </w:t>
      </w:r>
      <w:r w:rsidR="00AE2736">
        <w:rPr>
          <w:rFonts w:ascii="Times New Roman" w:eastAsiaTheme="minorEastAsia" w:hAnsi="Times New Roman" w:cs="Times New Roman"/>
        </w:rPr>
        <w:t xml:space="preserve">we </w:t>
      </w:r>
      <w:r w:rsidR="00D16D34">
        <w:rPr>
          <w:rFonts w:ascii="Times New Roman" w:eastAsiaTheme="minorEastAsia" w:hAnsi="Times New Roman" w:cs="Times New Roman"/>
        </w:rPr>
        <w:t xml:space="preserve">followed the same principle of </w:t>
      </w:r>
      <w:r w:rsidR="00D16D34">
        <w:rPr>
          <w:rFonts w:ascii="Times New Roman" w:eastAsiaTheme="minorEastAsia" w:hAnsi="Times New Roman" w:cs="Times New Roman"/>
        </w:rPr>
        <w:lastRenderedPageBreak/>
        <w:t>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26AD93F4" w:rsidR="000815D0" w:rsidRDefault="007D473C"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 groundfish population was</w:t>
      </w:r>
      <w:r w:rsidR="001B0483">
        <w:rPr>
          <w:rFonts w:ascii="Times New Roman" w:eastAsiaTheme="minorEastAsia" w:hAnsi="Times New Roman" w:cs="Times New Roman"/>
        </w:rPr>
        <w:t xml:space="preserve"> characterized by S</w:t>
      </w:r>
      <w:r>
        <w:rPr>
          <w:rFonts w:ascii="Times New Roman" w:eastAsiaTheme="minorEastAsia" w:hAnsi="Times New Roman" w:cs="Times New Roman"/>
        </w:rPr>
        <w:t>ablefish, which accounted for over 40% of non-whiting groundfish revenue on the U.S. West Coast in 2018</w:t>
      </w:r>
      <w:r w:rsidR="0007550D">
        <w:rPr>
          <w:rFonts w:ascii="Times New Roman" w:eastAsiaTheme="minorEastAsia" w:hAnsi="Times New Roman" w:cs="Times New Roman"/>
        </w:rPr>
        <w:t xml:space="preserve"> </w:t>
      </w:r>
      <w:r w:rsidR="0007550D">
        <w:rPr>
          <w:rFonts w:ascii="Times New Roman" w:eastAsiaTheme="minorEastAsia" w:hAnsi="Times New Roman" w:cs="Times New Roman"/>
        </w:rPr>
        <w:fldChar w:fldCharType="begin"/>
      </w:r>
      <w:r w:rsidR="0007550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eastAsiaTheme="minorEastAsia"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eastAsiaTheme="minorEastAsia" w:hAnsi="Times New Roman" w:cs="Times New Roman"/>
        </w:rPr>
        <w:fldChar w:fldCharType="end"/>
      </w:r>
      <w:r w:rsidR="0007550D">
        <w:rPr>
          <w:rFonts w:ascii="Times New Roman" w:eastAsiaTheme="minorEastAsia" w:hAnsi="Times New Roman" w:cs="Times New Roman"/>
        </w:rPr>
        <w:t xml:space="preserve">. </w:t>
      </w:r>
      <w:r w:rsidR="00AE4129">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sidR="00AE4129">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sidR="00AE4129">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E460F1">
      <w:pPr>
        <w:spacing w:line="480" w:lineRule="auto"/>
        <w:ind w:firstLine="720"/>
        <w:rPr>
          <w:rFonts w:ascii="Times New Roman" w:eastAsiaTheme="minorEastAsia" w:hAnsi="Times New Roman" w:cs="Times New Roman"/>
        </w:rPr>
      </w:pPr>
    </w:p>
    <w:p w14:paraId="5C1ACA3A" w14:textId="6DEDB72D" w:rsidR="0016273B" w:rsidRDefault="0016273B"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1FC8983E" w:rsidR="00B22065" w:rsidRDefault="00BC4ADA"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Although we report these patterns in terms of revenue, similar results were observed for profit.</w:t>
      </w:r>
    </w:p>
    <w:p w14:paraId="76CCBFD7" w14:textId="77ACC0DE" w:rsidR="00A142D9" w:rsidRDefault="005662C6"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086BB7"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208E7473" w:rsidR="00D16E6F"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r w:rsidR="00C9178E">
        <w:rPr>
          <w:rFonts w:ascii="Times New Roman" w:eastAsiaTheme="minorEastAsia" w:hAnsi="Times New Roman" w:cs="Times New Roman"/>
          <w:i/>
          <w:vertAlign w:val="subscript"/>
        </w:rPr>
        <w:t>R,i,j</w:t>
      </w:r>
      <w:r w:rsidR="00C9178E">
        <w:rPr>
          <w:rFonts w:ascii="Times New Roman" w:eastAsiaTheme="minorEastAsia" w:hAnsi="Times New Roman" w:cs="Times New Roman"/>
        </w:rPr>
        <w:t xml:space="preserve"> is the correlation in log recruitment deviations between species </w:t>
      </w:r>
      <w:r w:rsidR="00C9178E">
        <w:rPr>
          <w:rFonts w:ascii="Times New Roman" w:eastAsiaTheme="minorEastAsia" w:hAnsi="Times New Roman" w:cs="Times New Roman"/>
          <w:i/>
        </w:rPr>
        <w:t>i</w:t>
      </w:r>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r w:rsidR="00D16E6F">
        <w:rPr>
          <w:rFonts w:ascii="Times New Roman" w:eastAsiaTheme="minorEastAsia" w:hAnsi="Times New Roman" w:cs="Times New Roman"/>
          <w:i/>
          <w:vertAlign w:val="subscript"/>
        </w:rPr>
        <w:t>R,i,j</w:t>
      </w:r>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i/>
          <w:vertAlign w:val="subscript"/>
        </w:rPr>
        <w:t>i,j</w:t>
      </w:r>
      <w:r w:rsidR="00D16E6F">
        <w:rPr>
          <w:rFonts w:ascii="Times New Roman" w:eastAsiaTheme="minorEastAsia" w:hAnsi="Times New Roman" w:cs="Times New Roman"/>
        </w:rPr>
        <w:t xml:space="preserve"> = 0 for all </w:t>
      </w:r>
      <w:r w:rsidR="00D16E6F" w:rsidRPr="00C9178E">
        <w:rPr>
          <w:rFonts w:ascii="Times New Roman" w:eastAsiaTheme="minorEastAsia" w:hAnsi="Times New Roman" w:cs="Times New Roman"/>
          <w:i/>
        </w:rPr>
        <w:t>i</w:t>
      </w:r>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r w:rsidR="005A41D4">
        <w:rPr>
          <w:rFonts w:ascii="Times New Roman" w:eastAsiaTheme="minorEastAsia" w:hAnsi="Times New Roman" w:cs="Times New Roman"/>
          <w:i/>
          <w:vertAlign w:val="subscript"/>
        </w:rPr>
        <w:t>R,i,j</w:t>
      </w:r>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 xml:space="preserve">R,i,j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e tried using a magnitude </w:t>
      </w:r>
      <w:r w:rsidR="00AE2736">
        <w:rPr>
          <w:rFonts w:ascii="Times New Roman" w:eastAsiaTheme="minorEastAsia" w:hAnsi="Times New Roman" w:cs="Times New Roman"/>
        </w:rPr>
        <w:t xml:space="preserve">for </w:t>
      </w:r>
      <w:r w:rsidR="00AE2736" w:rsidRPr="00D16E6F">
        <w:rPr>
          <w:rFonts w:ascii="Times New Roman" w:eastAsiaTheme="minorEastAsia" w:hAnsi="Times New Roman" w:cs="Times New Roman"/>
          <w:i/>
        </w:rPr>
        <w:sym w:font="Symbol" w:char="F072"/>
      </w:r>
      <w:r w:rsidR="00AE2736">
        <w:rPr>
          <w:rFonts w:ascii="Times New Roman" w:eastAsiaTheme="minorEastAsia" w:hAnsi="Times New Roman" w:cs="Times New Roman"/>
          <w:i/>
          <w:vertAlign w:val="subscript"/>
        </w:rPr>
        <w:t>R,i,j</w:t>
      </w:r>
      <w:r w:rsidR="00AE2736">
        <w:rPr>
          <w:rFonts w:ascii="Times New Roman" w:eastAsiaTheme="minorEastAsia" w:hAnsi="Times New Roman" w:cs="Times New Roman"/>
        </w:rPr>
        <w:t xml:space="preserve"> </w:t>
      </w:r>
      <w:r w:rsidR="005A41D4">
        <w:rPr>
          <w:rFonts w:ascii="Times New Roman" w:eastAsiaTheme="minorEastAsia" w:hAnsi="Times New Roman" w:cs="Times New Roman"/>
        </w:rPr>
        <w:t xml:space="preserve">greater than 0.5 but it is mathematically </w:t>
      </w:r>
      <w:r w:rsidR="00AE2736">
        <w:rPr>
          <w:rFonts w:ascii="Times New Roman" w:eastAsiaTheme="minorEastAsia" w:hAnsi="Times New Roman" w:cs="Times New Roman"/>
        </w:rPr>
        <w:t>im</w:t>
      </w:r>
      <w:r w:rsidR="005A41D4">
        <w:rPr>
          <w:rFonts w:ascii="Times New Roman" w:eastAsiaTheme="minorEastAsia" w:hAnsi="Times New Roman" w:cs="Times New Roman"/>
        </w:rPr>
        <w:t>possible to simulate three random variables that all have stronger negative correlations.</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E460F1">
      <w:pPr>
        <w:spacing w:line="480" w:lineRule="auto"/>
        <w:rPr>
          <w:rFonts w:ascii="Times New Roman" w:hAnsi="Times New Roman" w:cs="Times New Roman"/>
        </w:rPr>
      </w:pPr>
    </w:p>
    <w:p w14:paraId="227F903C" w14:textId="01B5149E" w:rsidR="0016124B"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E460F1">
      <w:pPr>
        <w:spacing w:line="480" w:lineRule="auto"/>
        <w:rPr>
          <w:rFonts w:ascii="Times New Roman" w:hAnsi="Times New Roman" w:cs="Times New Roman"/>
        </w:rPr>
      </w:pPr>
      <w:r>
        <w:rPr>
          <w:rFonts w:ascii="Times New Roman" w:hAnsi="Times New Roman" w:cs="Times New Roman"/>
          <w:i/>
        </w:rPr>
        <w:t>Synchrony</w:t>
      </w:r>
    </w:p>
    <w:p w14:paraId="3013DA86" w14:textId="4C89891F" w:rsidR="00F23034" w:rsidRDefault="00922579" w:rsidP="00E460F1">
      <w:pPr>
        <w:spacing w:line="480" w:lineRule="auto"/>
        <w:rPr>
          <w:rFonts w:ascii="Times New Roman" w:hAnsi="Times New Roman" w:cs="Times New Roman"/>
        </w:rPr>
      </w:pPr>
      <w:r>
        <w:rPr>
          <w:rFonts w:ascii="Times New Roman" w:hAnsi="Times New Roman" w:cs="Times New Roman"/>
        </w:rPr>
        <w:lastRenderedPageBreak/>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3E08035F" w:rsidR="00891F92" w:rsidRDefault="00F23034" w:rsidP="00E460F1">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CC1791">
        <w:rPr>
          <w:rFonts w:ascii="Times New Roman" w:hAnsi="Times New Roman" w:cs="Times New Roman"/>
        </w:rPr>
        <w:t>species did not change (Figure 1</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41FF1ABC" w:rsidR="00922579" w:rsidRDefault="00891F92" w:rsidP="00E460F1">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variability than crab specialists</w:t>
      </w:r>
      <w:r w:rsidR="00546E21">
        <w:rPr>
          <w:rFonts w:ascii="Times New Roman" w:hAnsi="Times New Roman" w:cs="Times New Roman"/>
        </w:rPr>
        <w:t>. H</w:t>
      </w:r>
      <w:r w:rsidR="002378D3">
        <w:rPr>
          <w:rFonts w:ascii="Times New Roman" w:hAnsi="Times New Roman" w:cs="Times New Roman"/>
        </w:rPr>
        <w:t xml:space="preserve">owever, synchrony only mediated the extent of that diversification benefit for vessels that fished </w:t>
      </w:r>
      <w:r w:rsidR="00CC1791">
        <w:rPr>
          <w:rFonts w:ascii="Times New Roman" w:hAnsi="Times New Roman" w:cs="Times New Roman"/>
        </w:rPr>
        <w:t>for both crab and salmon (Fig. 3</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lastRenderedPageBreak/>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groundfish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r w:rsidR="00C5199E">
        <w:rPr>
          <w:rFonts w:ascii="Times New Roman" w:hAnsi="Times New Roman" w:cs="Times New Roman"/>
        </w:rPr>
        <w:t xml:space="preserve">Changes </w:t>
      </w:r>
      <w:r w:rsidR="00505F95">
        <w:rPr>
          <w:rFonts w:ascii="Times New Roman" w:hAnsi="Times New Roman" w:cs="Times New Roman"/>
        </w:rPr>
        <w:t xml:space="preserve">in </w:t>
      </w:r>
      <w:r w:rsidR="00C5199E">
        <w:rPr>
          <w:rFonts w:ascii="Times New Roman" w:hAnsi="Times New Roman" w:cs="Times New Roman"/>
        </w:rPr>
        <w:t xml:space="preserve">groundfish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groundfish</w:t>
      </w:r>
      <w:r w:rsidR="00C5199E">
        <w:rPr>
          <w:rFonts w:ascii="Times New Roman" w:hAnsi="Times New Roman" w:cs="Times New Roman"/>
        </w:rPr>
        <w:t>, and thus the revenue those populations</w:t>
      </w:r>
      <w:r w:rsidR="00944D16">
        <w:rPr>
          <w:rFonts w:ascii="Times New Roman" w:hAnsi="Times New Roman" w:cs="Times New Roman"/>
        </w:rPr>
        <w:t xml:space="preserve"> </w:t>
      </w:r>
      <w:r w:rsidR="00C5199E">
        <w:rPr>
          <w:rFonts w:ascii="Times New Roman" w:hAnsi="Times New Roman" w:cs="Times New Roman"/>
        </w:rPr>
        <w:t>generate,</w:t>
      </w:r>
      <w:r w:rsidR="00B12BA4">
        <w:rPr>
          <w:rFonts w:ascii="Times New Roman" w:hAnsi="Times New Roman" w:cs="Times New Roman"/>
        </w:rPr>
        <w:t xml:space="preserve"> do not strongly covary even when recruitment does.</w:t>
      </w:r>
    </w:p>
    <w:p w14:paraId="677EE308" w14:textId="77777777" w:rsidR="003D40DE" w:rsidRDefault="003D40DE" w:rsidP="00E460F1">
      <w:pPr>
        <w:spacing w:line="480" w:lineRule="auto"/>
        <w:ind w:firstLine="720"/>
        <w:rPr>
          <w:rFonts w:ascii="Times New Roman" w:hAnsi="Times New Roman" w:cs="Times New Roman"/>
        </w:rPr>
      </w:pPr>
    </w:p>
    <w:p w14:paraId="2DF7612A" w14:textId="38A19F51" w:rsidR="00AA51CB" w:rsidRPr="003D40DE" w:rsidRDefault="003D40DE" w:rsidP="00E460F1">
      <w:pPr>
        <w:spacing w:line="480" w:lineRule="auto"/>
        <w:rPr>
          <w:rFonts w:ascii="Times New Roman" w:hAnsi="Times New Roman" w:cs="Times New Roman"/>
          <w:i/>
        </w:rPr>
      </w:pPr>
      <w:r>
        <w:rPr>
          <w:rFonts w:ascii="Times New Roman" w:hAnsi="Times New Roman" w:cs="Times New Roman"/>
          <w:i/>
        </w:rPr>
        <w:t>Access</w:t>
      </w:r>
    </w:p>
    <w:p w14:paraId="6A0125D0" w14:textId="7B98F15D" w:rsidR="00EA23C1" w:rsidRDefault="00092B29" w:rsidP="00E460F1">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expected, there was an </w:t>
      </w:r>
      <w:r w:rsidR="00E460F1">
        <w:rPr>
          <w:rFonts w:ascii="Times New Roman" w:hAnsi="Times New Roman" w:cs="Times New Roman"/>
        </w:rPr>
        <w:t>unanticipated</w:t>
      </w:r>
      <w:r w:rsidR="00287BFD">
        <w:rPr>
          <w:rFonts w:ascii="Times New Roman" w:hAnsi="Times New Roman" w:cs="Times New Roman"/>
        </w:rPr>
        <w:t xml:space="preserve">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groundfish. The reason for the result </w:t>
      </w:r>
      <w:r w:rsidR="0076748B">
        <w:rPr>
          <w:rFonts w:ascii="Times New Roman" w:hAnsi="Times New Roman" w:cs="Times New Roman"/>
        </w:rPr>
        <w:t xml:space="preserve">for crab </w:t>
      </w:r>
      <w:r w:rsidR="00287BFD">
        <w:rPr>
          <w:rFonts w:ascii="Times New Roman" w:hAnsi="Times New Roman" w:cs="Times New Roman"/>
        </w:rPr>
        <w:t>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B44DF7">
        <w:rPr>
          <w:rFonts w:ascii="Times New Roman" w:hAnsi="Times New Roman" w:cs="Times New Roman"/>
        </w:rPr>
        <w:t>.</w:t>
      </w:r>
    </w:p>
    <w:p w14:paraId="1F96FE96" w14:textId="4B640305" w:rsidR="008F576A" w:rsidRDefault="007128ED" w:rsidP="00E460F1">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lastRenderedPageBreak/>
        <w:t>Average revenue declined with increasing permit access for vessels holding both specialist and diver</w:t>
      </w:r>
      <w:r w:rsidR="00CC1791">
        <w:rPr>
          <w:rFonts w:ascii="Times New Roman" w:hAnsi="Times New Roman" w:cs="Times New Roman"/>
        </w:rPr>
        <w:t>sified permit portfolios (Fig. 5</w:t>
      </w:r>
      <w:r>
        <w:rPr>
          <w:rFonts w:ascii="Times New Roman" w:hAnsi="Times New Roman" w:cs="Times New Roman"/>
        </w:rPr>
        <w:t xml:space="preserve">, top row). This is because although vessels catch more total biomass when managers increase access to permits, </w:t>
      </w:r>
      <w:r w:rsidR="0076748B">
        <w:rPr>
          <w:rFonts w:ascii="Times New Roman" w:hAnsi="Times New Roman" w:cs="Times New Roman"/>
        </w:rPr>
        <w:t xml:space="preserve">they </w:t>
      </w:r>
      <w:r>
        <w:rPr>
          <w:rFonts w:ascii="Times New Roman" w:hAnsi="Times New Roman" w:cs="Times New Roman"/>
        </w:rPr>
        <w:t xml:space="preserve">are forced to compete more with </w:t>
      </w:r>
      <w:r w:rsidR="0076748B">
        <w:rPr>
          <w:rFonts w:ascii="Times New Roman" w:hAnsi="Times New Roman" w:cs="Times New Roman"/>
        </w:rPr>
        <w:t xml:space="preserve">each </w:t>
      </w:r>
      <w:r>
        <w:rPr>
          <w:rFonts w:ascii="Times New Roman" w:hAnsi="Times New Roman" w:cs="Times New Roman"/>
        </w:rPr>
        <w:t xml:space="preserve">other </w:t>
      </w:r>
      <w:r w:rsidR="00B44DF7">
        <w:rPr>
          <w:rFonts w:ascii="Times New Roman" w:hAnsi="Times New Roman" w:cs="Times New Roman"/>
        </w:rPr>
        <w:t>and less biomass is caught per individua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w:t>
      </w:r>
      <w:r w:rsidR="0076748B">
        <w:rPr>
          <w:rFonts w:ascii="Times New Roman" w:hAnsi="Times New Roman" w:cs="Times New Roman"/>
        </w:rPr>
        <w:t>negligible</w:t>
      </w:r>
      <w:r w:rsidR="00B65DC2">
        <w:rPr>
          <w:rFonts w:ascii="Times New Roman" w:hAnsi="Times New Roman" w:cs="Times New Roman"/>
        </w:rPr>
        <w:t xml:space="preserv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9F8AB02" w14:textId="7976D1F1" w:rsidR="006F7524" w:rsidRDefault="007128ED" w:rsidP="00E460F1">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Variability in groundfish revenue is driven less by interannual variability in groundfish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groundfish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groundfish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groundfish. </w:t>
      </w:r>
      <w:r w:rsidR="00732916">
        <w:rPr>
          <w:rFonts w:ascii="Times New Roman" w:hAnsi="Times New Roman" w:cs="Times New Roman"/>
        </w:rPr>
        <w:t xml:space="preserve">This mechanism relies on fisheries being substitutes for one another within the fishing season. </w:t>
      </w:r>
    </w:p>
    <w:p w14:paraId="10C5C311" w14:textId="476DBEEA" w:rsidR="003D7013" w:rsidRDefault="006F7524" w:rsidP="00E460F1">
      <w:pPr>
        <w:spacing w:line="480" w:lineRule="auto"/>
        <w:ind w:firstLine="720"/>
        <w:rPr>
          <w:rFonts w:ascii="Times New Roman" w:hAnsi="Times New Roman" w:cs="Times New Roman"/>
        </w:rPr>
      </w:pPr>
      <w:r>
        <w:rPr>
          <w:rFonts w:ascii="Times New Roman" w:hAnsi="Times New Roman" w:cs="Times New Roman"/>
        </w:rPr>
        <w:lastRenderedPageBreak/>
        <w:t>Access to permits had no impact on variability of revenue of the fleet in total when recruitment was independent as in the access</w:t>
      </w:r>
      <w:r w:rsidR="0076748B">
        <w:rPr>
          <w:rFonts w:ascii="Times New Roman" w:hAnsi="Times New Roman" w:cs="Times New Roman"/>
        </w:rPr>
        <w:t>-</w:t>
      </w:r>
      <w:r>
        <w:rPr>
          <w:rFonts w:ascii="Times New Roman" w:hAnsi="Times New Roman" w:cs="Times New Roman"/>
        </w:rPr>
        <w:t xml:space="preserve">only scenarios, but non-independent recruitment </w:t>
      </w:r>
      <w:r w:rsidR="0076748B">
        <w:rPr>
          <w:rFonts w:ascii="Times New Roman" w:hAnsi="Times New Roman" w:cs="Times New Roman"/>
        </w:rPr>
        <w:t>led to</w:t>
      </w:r>
      <w:r>
        <w:rPr>
          <w:rFonts w:ascii="Times New Roman" w:hAnsi="Times New Roman" w:cs="Times New Roman"/>
        </w:rPr>
        <w:t xml:space="preserve">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11602ABD" w:rsidR="008B373A" w:rsidRDefault="008B373A" w:rsidP="00E460F1">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groundfish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w:t>
      </w:r>
      <w:r w:rsidR="008B391B">
        <w:rPr>
          <w:rFonts w:ascii="Times New Roman" w:hAnsi="Times New Roman" w:cs="Times New Roman"/>
        </w:rPr>
        <w:lastRenderedPageBreak/>
        <w:t>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groundfish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r w:rsidR="008B391B">
        <w:rPr>
          <w:rFonts w:ascii="Times New Roman" w:hAnsi="Times New Roman" w:cs="Times New Roman"/>
        </w:rPr>
        <w:t xml:space="preserve">groundfish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E460F1">
      <w:pPr>
        <w:spacing w:line="480" w:lineRule="auto"/>
        <w:rPr>
          <w:rFonts w:ascii="Times New Roman" w:hAnsi="Times New Roman" w:cs="Times New Roman"/>
          <w:i/>
        </w:rPr>
      </w:pPr>
    </w:p>
    <w:p w14:paraId="66731445" w14:textId="5DEE528E" w:rsidR="0015446F" w:rsidRPr="0015446F" w:rsidRDefault="0015446F" w:rsidP="00E460F1">
      <w:pPr>
        <w:spacing w:line="480" w:lineRule="auto"/>
        <w:rPr>
          <w:rFonts w:ascii="Times New Roman" w:hAnsi="Times New Roman" w:cs="Times New Roman"/>
          <w:i/>
        </w:rPr>
      </w:pPr>
      <w:r>
        <w:rPr>
          <w:rFonts w:ascii="Times New Roman" w:hAnsi="Times New Roman" w:cs="Times New Roman"/>
          <w:i/>
        </w:rPr>
        <w:t>Synchrony and access</w:t>
      </w:r>
    </w:p>
    <w:p w14:paraId="1BE5709F" w14:textId="66CBA517" w:rsidR="00D820EB" w:rsidRDefault="00930269" w:rsidP="00E460F1">
      <w:pPr>
        <w:spacing w:line="480" w:lineRule="auto"/>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Pr>
          <w:rFonts w:ascii="Times New Roman" w:hAnsi="Times New Roman" w:cs="Times New Roman"/>
        </w:rPr>
        <w:t>, except as noted above</w:t>
      </w:r>
      <w:r w:rsidR="003E0693">
        <w:rPr>
          <w:rFonts w:ascii="Times New Roman" w:hAnsi="Times New Roman" w:cs="Times New Roman"/>
        </w:rPr>
        <w:t xml:space="preserve"> (Fig. S2, S3</w:t>
      </w:r>
      <w:r w:rsidR="00B120CA">
        <w:rPr>
          <w:rFonts w:ascii="Times New Roman" w:hAnsi="Times New Roman" w:cs="Times New Roman"/>
        </w:rPr>
        <w:t>)</w:t>
      </w:r>
      <w:r w:rsidR="0015446F">
        <w:rPr>
          <w:rFonts w:ascii="Times New Roman" w:hAnsi="Times New Roman" w:cs="Times New Roman"/>
        </w:rPr>
        <w:t xml:space="preserve">. 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15446F">
        <w:rPr>
          <w:rFonts w:ascii="Times New Roman" w:hAnsi="Times New Roman" w:cs="Times New Roman"/>
        </w:rPr>
        <w:t>.</w:t>
      </w:r>
    </w:p>
    <w:p w14:paraId="4FAC586A" w14:textId="51E7D5F8" w:rsidR="0059125C" w:rsidRPr="000751AA" w:rsidRDefault="0059125C" w:rsidP="00E460F1">
      <w:pPr>
        <w:spacing w:line="480" w:lineRule="auto"/>
        <w:rPr>
          <w:rFonts w:ascii="Times New Roman" w:hAnsi="Times New Roman" w:cs="Times New Roman"/>
        </w:rPr>
      </w:pPr>
    </w:p>
    <w:p w14:paraId="032215F5" w14:textId="5534095C" w:rsidR="0016124B" w:rsidRDefault="000751AA" w:rsidP="00E460F1">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75E1EE9B" w:rsidR="00CD7C79" w:rsidRDefault="003F10A2" w:rsidP="00E460F1">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participation in crab increased due to the increased concentration of catch early in the season leading to lower prices.</w:t>
      </w:r>
    </w:p>
    <w:p w14:paraId="3E97327C" w14:textId="4D03C27A" w:rsidR="003F10A2" w:rsidRDefault="003F10A2" w:rsidP="00E460F1">
      <w:pPr>
        <w:spacing w:line="480" w:lineRule="auto"/>
        <w:ind w:firstLine="720"/>
        <w:rPr>
          <w:rFonts w:ascii="Times New Roman" w:hAnsi="Times New Roman" w:cs="Times New Roman"/>
        </w:rPr>
      </w:pPr>
      <w:r>
        <w:rPr>
          <w:rFonts w:ascii="Times New Roman" w:hAnsi="Times New Roman" w:cs="Times New Roman"/>
        </w:rPr>
        <w:lastRenderedPageBreak/>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groundfish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CA3CED">
        <w:rPr>
          <w:rFonts w:ascii="Times New Roman" w:hAnsi="Times New Roman" w:cs="Times New Roman"/>
        </w:rPr>
        <w:t>,</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704D9ED0" w:rsidR="005D1E64" w:rsidRDefault="00F173F0" w:rsidP="00E460F1">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This means that in a poor crab year</w:t>
      </w:r>
      <w:r w:rsidR="00CA3CED">
        <w:rPr>
          <w:rFonts w:ascii="Times New Roman" w:hAnsi="Times New Roman" w:cs="Times New Roman"/>
        </w:rPr>
        <w:t>,</w:t>
      </w:r>
      <w:r w:rsidR="00AB18C6">
        <w:rPr>
          <w:rFonts w:ascii="Times New Roman" w:hAnsi="Times New Roman" w:cs="Times New Roman"/>
        </w:rPr>
        <w:t xml:space="preserve"> fishers may benefit from the salmon season later in the year, and vice versa, though the extent of this depends on the synchrony between the populations. However,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groundfish fishery operates year-round, it can act as both a complement and a substitute. This means that more access to groundfish increases variability of groundfish revenue, </w:t>
      </w:r>
      <w:r w:rsidR="0016449C">
        <w:rPr>
          <w:rFonts w:ascii="Times New Roman" w:hAnsi="Times New Roman" w:cs="Times New Roman"/>
        </w:rPr>
        <w:t xml:space="preserve">because it is more heavily utilized in poor salmon and crab </w:t>
      </w:r>
      <w:r w:rsidR="0016449C">
        <w:rPr>
          <w:rFonts w:ascii="Times New Roman" w:hAnsi="Times New Roman" w:cs="Times New Roman"/>
        </w:rPr>
        <w:lastRenderedPageBreak/>
        <w:t>years</w:t>
      </w:r>
      <w:r w:rsidR="00272678">
        <w:rPr>
          <w:rFonts w:ascii="Times New Roman" w:hAnsi="Times New Roman" w:cs="Times New Roman"/>
        </w:rPr>
        <w:t xml:space="preserve"> in our model</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7E0DD02E" w:rsidR="004D752A" w:rsidRDefault="004D752A" w:rsidP="00E460F1">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Managers are faced with a tradeoff between maximizing profitability and minimizing interannual variability b</w:t>
      </w:r>
      <w:r>
        <w:rPr>
          <w:rFonts w:ascii="Times New Roman" w:hAnsi="Times New Roman" w:cs="Times New Roman"/>
        </w:rPr>
        <w:t xml:space="preserve">ecause increasing access tends to lead to both less variability and less revenue for individuals,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7C3287E9" w:rsidR="00BD5FDB" w:rsidRDefault="00BD5FDB" w:rsidP="00E460F1">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lastRenderedPageBreak/>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erage variable costs, whereas theoretical</w:t>
      </w:r>
      <w:r w:rsidR="004C3E7F">
        <w:rPr>
          <w:rFonts w:ascii="Times New Roman" w:hAnsi="Times New Roman" w:cs="Times New Roman"/>
        </w:rPr>
        <w:t xml:space="preserve">ly one may </w:t>
      </w:r>
      <w:r w:rsidR="00DA2EBC">
        <w:rPr>
          <w:rFonts w:ascii="Times New Roman" w:hAnsi="Times New Roman" w:cs="Times New Roman"/>
        </w:rPr>
        <w:t xml:space="preserve">expect </w:t>
      </w:r>
      <w:r w:rsidR="00123760">
        <w:rPr>
          <w:rFonts w:ascii="Times New Roman" w:hAnsi="Times New Roman" w:cs="Times New Roman"/>
        </w:rPr>
        <w:t>specialists</w:t>
      </w:r>
      <w:r w:rsidR="004C3E7F">
        <w:rPr>
          <w:rFonts w:ascii="Times New Roman" w:hAnsi="Times New Roman" w:cs="Times New Roman"/>
        </w:rPr>
        <w:t xml:space="preserve"> to</w:t>
      </w:r>
      <w:r w:rsidR="00123760">
        <w:rPr>
          <w:rFonts w:ascii="Times New Roman" w:hAnsi="Times New Roman" w:cs="Times New Roman"/>
        </w:rPr>
        <w:t xml:space="preserve">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Prices for groundfish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groundfish in our model were sensitive to overexploitation, but did not remain profitable to target at low biomass. </w:t>
      </w:r>
    </w:p>
    <w:p w14:paraId="46A826F4" w14:textId="0DE0A958" w:rsidR="00D71353" w:rsidRDefault="005742C4" w:rsidP="00E460F1">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w:t>
      </w:r>
      <w:r w:rsidR="00E460F1">
        <w:rPr>
          <w:rFonts w:ascii="Times New Roman" w:hAnsi="Times New Roman" w:cs="Times New Roman"/>
        </w:rPr>
        <w:t xml:space="preserve"> </w:t>
      </w:r>
      <w:r w:rsidR="00E460F1">
        <w:rPr>
          <w:rFonts w:ascii="Times New Roman" w:hAnsi="Times New Roman" w:cs="Times New Roman"/>
        </w:rPr>
        <w:fldChar w:fldCharType="begin"/>
      </w:r>
      <w:r w:rsidR="00E460F1">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Pr>
          <w:rFonts w:ascii="Times New Roman" w:hAnsi="Times New Roman" w:cs="Times New Roman"/>
        </w:rPr>
        <w:fldChar w:fldCharType="separate"/>
      </w:r>
      <w:r w:rsidR="00E460F1" w:rsidRPr="00E460F1">
        <w:rPr>
          <w:rFonts w:ascii="Times New Roman" w:hAnsi="Times New Roman" w:cs="Times New Roman"/>
        </w:rPr>
        <w:t>(e.g., Kasperski and Holland 2013, Holland and Kasperski 2016, Anderson et al. 2017, Cline et al. 2017, Holland et al. 2017, Ward et al. 2018)</w:t>
      </w:r>
      <w:r w:rsidR="00E460F1">
        <w:rPr>
          <w:rFonts w:ascii="Times New Roman" w:hAnsi="Times New Roman" w:cs="Times New Roman"/>
        </w:rPr>
        <w:fldChar w:fldCharType="end"/>
      </w:r>
      <w:r>
        <w:rPr>
          <w:rFonts w:ascii="Times New Roman" w:hAnsi="Times New Roman" w:cs="Times New Roman"/>
        </w:rPr>
        <w:t xml:space="preserve">,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quantifying how average profitability and efficiency as well as </w:t>
      </w:r>
      <w:r w:rsidR="00085321">
        <w:rPr>
          <w:rFonts w:ascii="Times New Roman" w:hAnsi="Times New Roman" w:cs="Times New Roman"/>
        </w:rPr>
        <w:lastRenderedPageBreak/>
        <w:t xml:space="preserve">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 xml:space="preserve">profitability, stability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w:t>
      </w:r>
      <w:r w:rsidR="00E460F1">
        <w:rPr>
          <w:rFonts w:ascii="Times New Roman" w:hAnsi="Times New Roman" w:cs="Times New Roman"/>
        </w:rPr>
        <w:t xml:space="preserve"> </w:t>
      </w:r>
      <w:r w:rsidR="00B243AA">
        <w:rPr>
          <w:rFonts w:ascii="Times New Roman" w:hAnsi="Times New Roman" w:cs="Times New Roman"/>
        </w:rPr>
        <w:t>and synchrony</w:t>
      </w:r>
      <w:r w:rsidR="00B26168">
        <w:rPr>
          <w:rFonts w:ascii="Times New Roman" w:hAnsi="Times New Roman" w:cs="Times New Roman"/>
        </w:rPr>
        <w:t xml:space="preserve">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E460F1">
      <w:pPr>
        <w:spacing w:line="480" w:lineRule="auto"/>
        <w:rPr>
          <w:rFonts w:ascii="Times New Roman" w:hAnsi="Times New Roman" w:cs="Times New Roman"/>
        </w:rPr>
      </w:pPr>
    </w:p>
    <w:p w14:paraId="61FE8DF2" w14:textId="6C5643DA"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D1A154A" w:rsidR="000751AA" w:rsidRDefault="004C1498" w:rsidP="00E460F1">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E460F1">
      <w:pPr>
        <w:spacing w:line="480" w:lineRule="auto"/>
        <w:rPr>
          <w:rFonts w:ascii="Times New Roman" w:hAnsi="Times New Roman" w:cs="Times New Roman"/>
        </w:rPr>
      </w:pPr>
    </w:p>
    <w:p w14:paraId="0D9B2F09" w14:textId="1C109B56" w:rsidR="0070568C" w:rsidRP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Literature Cited</w:t>
      </w:r>
    </w:p>
    <w:p w14:paraId="683FA60F" w14:textId="77777777" w:rsidR="0007550D" w:rsidRDefault="000751AA" w:rsidP="0007550D">
      <w:pPr>
        <w:pStyle w:val="Bibliography"/>
      </w:pPr>
      <w:r>
        <w:lastRenderedPageBreak/>
        <w:fldChar w:fldCharType="begin"/>
      </w:r>
      <w:r w:rsidR="0007550D">
        <w:instrText xml:space="preserve"> ADDIN ZOTERO_BIBL {"uncited":[],"omitted":[],"custom":[]} CSL_BIBLIOGRAPHY </w:instrText>
      </w:r>
      <w:r>
        <w:fldChar w:fldCharType="separate"/>
      </w:r>
      <w:r w:rsidR="0007550D">
        <w:t>Anderson, C. N. K., C.-H. Hsieh, S. A. Sandin, R. Hewitt, A. Hollowed, J. Beddington, R. M. May, and G. Sugihara. 2008. Why fishing magnifies fluctuations in fish abundance. Nature 452:835–839.</w:t>
      </w:r>
    </w:p>
    <w:p w14:paraId="6CD28149" w14:textId="77777777" w:rsidR="0007550D" w:rsidRDefault="0007550D" w:rsidP="0007550D">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62B6C6AD" w14:textId="77777777" w:rsidR="0007550D" w:rsidRDefault="0007550D" w:rsidP="0007550D">
      <w:pPr>
        <w:pStyle w:val="Bibliography"/>
      </w:pPr>
      <w:r>
        <w:t>Baum, J. K., and B. Worm. 2009. Cascading top-down effects of changing oceanic predator abundances. Journal of Animal Ecology 78:699–714.</w:t>
      </w:r>
    </w:p>
    <w:p w14:paraId="18F0D01D" w14:textId="77777777" w:rsidR="0007550D" w:rsidRDefault="0007550D" w:rsidP="0007550D">
      <w:pPr>
        <w:pStyle w:val="Bibliography"/>
      </w:pPr>
      <w:r>
        <w:t>Birkenbach, A. M., D. J. Kaczan, and M. D. Smith. 2017. Catch shares slow the race to fish. Nature 544:223–226.</w:t>
      </w:r>
    </w:p>
    <w:p w14:paraId="696CA646" w14:textId="77777777" w:rsidR="0007550D" w:rsidRDefault="0007550D" w:rsidP="0007550D">
      <w:pPr>
        <w:pStyle w:val="Bibliography"/>
      </w:pPr>
      <w:r>
        <w:t>Bjørkvoll, E., V. Grøtan, S. Aanes, B.-E. Sæther, Engen Steinar, and R. Aanes. 2012. Stochastic Population Dynamics and Life-History Variation in Marine Fish Species. The American Naturalist 180:372–387.</w:t>
      </w:r>
    </w:p>
    <w:p w14:paraId="0833BF0C" w14:textId="77777777" w:rsidR="0007550D" w:rsidRDefault="0007550D" w:rsidP="0007550D">
      <w:pPr>
        <w:pStyle w:val="Bibliography"/>
      </w:pPr>
      <w:r>
        <w:t>Bjørnstad, O. N., R. M. Nisbet, and J.-M. Fromentin. 2004. Trends and cohort resonant effects in age-structured populations. Journal of Animal Ecology 73:1157–1167.</w:t>
      </w:r>
    </w:p>
    <w:p w14:paraId="4434ED40" w14:textId="77777777" w:rsidR="0007550D" w:rsidRDefault="0007550D" w:rsidP="0007550D">
      <w:pPr>
        <w:pStyle w:val="Bibliography"/>
      </w:pPr>
      <w:r>
        <w:t>Black, B. A., I. D. Schroeder, W. J. Sydeman, S. J. Bograd, and P. W. Lawson. 2010. Wintertime ocean conditions synchronize rockfish growth and seabird reproduction in the central California Current ecosystem. Canadian Journal of Fisheries and Aquatic Sciences 67:1149–1158.</w:t>
      </w:r>
    </w:p>
    <w:p w14:paraId="3D7E8B70" w14:textId="77777777" w:rsidR="0007550D" w:rsidRDefault="0007550D" w:rsidP="0007550D">
      <w:pPr>
        <w:pStyle w:val="Bibliography"/>
      </w:pPr>
      <w:r>
        <w:lastRenderedPageBreak/>
        <w:t>Botsford, L. W., M. D. Holland, J. C. Field, and A. Hastings. 2014. Cohort resonance: a significant component of fluctuations in recruitment, egg production, and catch of fished populations. ICES Journal of Marine Science: Journal du Conseil:fsu063.</w:t>
      </w:r>
    </w:p>
    <w:p w14:paraId="3AB823B3" w14:textId="77777777" w:rsidR="0007550D" w:rsidRDefault="0007550D" w:rsidP="0007550D">
      <w:pPr>
        <w:pStyle w:val="Bibliography"/>
      </w:pPr>
      <w:r>
        <w:t>Cline, T. J., D. E. Schindler, and R. Hilborn. 2017. Fisheries portfolio diversification and turnover buffer Alaskan fishing communities from abrupt resource and market changes. Nature Communications 8:14042.</w:t>
      </w:r>
    </w:p>
    <w:p w14:paraId="453E65F7" w14:textId="77777777" w:rsidR="0007550D" w:rsidRDefault="0007550D" w:rsidP="0007550D">
      <w:pPr>
        <w:pStyle w:val="Bibliography"/>
      </w:pPr>
      <w:r>
        <w:t>Collie, J. S., and H. Gislason. 2001. Biological reference points for fish stocks in a multispecies context. Canadian Journal of Fisheries and Aquatic Sciences 58:2167–2176.</w:t>
      </w:r>
    </w:p>
    <w:p w14:paraId="05DA89B4" w14:textId="77777777" w:rsidR="0007550D" w:rsidRDefault="0007550D" w:rsidP="0007550D">
      <w:pPr>
        <w:pStyle w:val="Bibliography"/>
      </w:pPr>
      <w:r>
        <w:t>Doak, D. F., D. Bigger, E. K. Harding, M. A. Marvier, R. E. O’Malley, and D. Thomson. 1998. The Statistical Inevitability of Stability‐Diversity Relationships in Community Ecology. The American Naturalist 151:264–276.</w:t>
      </w:r>
    </w:p>
    <w:p w14:paraId="2BE1711E" w14:textId="77777777" w:rsidR="0007550D" w:rsidRDefault="0007550D" w:rsidP="0007550D">
      <w:pPr>
        <w:pStyle w:val="Bibliography"/>
      </w:pPr>
      <w:r>
        <w:t>Fuller, E. C., J. F. Samhouri, J. S. Stoll, S. A. Levin, and J. R. Watson. 2017. Characterizing fisheries connectivity in marine social–ecological systems. ICES Journal of Marine Science 74:2087–2096.</w:t>
      </w:r>
    </w:p>
    <w:p w14:paraId="02BD649E" w14:textId="77777777" w:rsidR="0007550D" w:rsidRDefault="0007550D" w:rsidP="0007550D">
      <w:pPr>
        <w:pStyle w:val="Bibliography"/>
      </w:pPr>
      <w:r>
        <w:t>Gonzalez, A., and M. Loreau. 2009. The Causes and Consequences of Compensatory Dynamics in Ecological Communities. Annual Review of Ecology, Evolution, and Systematics 40:393–414.</w:t>
      </w:r>
    </w:p>
    <w:p w14:paraId="36C9B746" w14:textId="77777777" w:rsidR="0007550D" w:rsidRDefault="0007550D" w:rsidP="0007550D">
      <w:pPr>
        <w:pStyle w:val="Bibliography"/>
      </w:pPr>
      <w:r>
        <w:t>Hansen, B. B., V. Grøtan, R. Aanes, B.-E. Sæther, A. Stien, E. Fuglei, R. A. Ims, N. G. Yoccoz, and Å. Ø. Pedersen. 2013. Climate Events Synchronize the Dynamics of a Resident Vertebrate Community in the High Arctic. Science 339:313–315.</w:t>
      </w:r>
    </w:p>
    <w:p w14:paraId="7388C2E8" w14:textId="77777777" w:rsidR="0007550D" w:rsidRDefault="0007550D" w:rsidP="0007550D">
      <w:pPr>
        <w:pStyle w:val="Bibliography"/>
      </w:pPr>
      <w:r>
        <w:t>Hare, S. R., and N. J. Mantua. 2000. Empirical evidence for North Pacific regime shifts in 1977 and 1989. Progress in Oceanography 47:103–145.</w:t>
      </w:r>
    </w:p>
    <w:p w14:paraId="60AA4440" w14:textId="77777777" w:rsidR="0007550D" w:rsidRDefault="0007550D" w:rsidP="0007550D">
      <w:pPr>
        <w:pStyle w:val="Bibliography"/>
      </w:pPr>
      <w:r>
        <w:lastRenderedPageBreak/>
        <w:t>Hare, S. R., N. J. Mantua, and R. C. Francis. 1999. Inverse Production Regimes: Alaska and West Coast Pacific Salmon. Fisheries 24:6–14.</w:t>
      </w:r>
    </w:p>
    <w:p w14:paraId="7F0942C2" w14:textId="77777777" w:rsidR="0007550D" w:rsidRDefault="0007550D" w:rsidP="0007550D">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215301D1" w14:textId="77777777" w:rsidR="0007550D" w:rsidRDefault="0007550D" w:rsidP="0007550D">
      <w:pPr>
        <w:pStyle w:val="Bibliography"/>
      </w:pPr>
      <w:r>
        <w:t>Hilborn, R., T. P. Quinn, D. E. Schindler, and D. E. Rogers. 2003. Biocomplexity and fisheries sustainability. Proceedings of the National Academy of Sciences 100:6564–6568.</w:t>
      </w:r>
    </w:p>
    <w:p w14:paraId="087973CA" w14:textId="77777777" w:rsidR="0007550D" w:rsidRDefault="0007550D" w:rsidP="0007550D">
      <w:pPr>
        <w:pStyle w:val="Bibliography"/>
      </w:pPr>
      <w:r>
        <w:t>Hilborn, R., and C. J. Walters. 1992. Quantitative fisheries stock assessment: choice, dynamics, and uncertainty. Chapman and Hall, New York.</w:t>
      </w:r>
    </w:p>
    <w:p w14:paraId="365BBD16" w14:textId="77777777" w:rsidR="0007550D" w:rsidRDefault="0007550D" w:rsidP="0007550D">
      <w:pPr>
        <w:pStyle w:val="Bibliography"/>
      </w:pPr>
      <w:r>
        <w:t>Himes-Cornell, A., and K. Hoelting. 2015. Resilience strategies in the face of short- and long-term change: out-migration and fisheries regulation in Alaskan fishing communities. Ecology and Society 20.</w:t>
      </w:r>
    </w:p>
    <w:p w14:paraId="7871D160" w14:textId="77777777" w:rsidR="0007550D" w:rsidRDefault="0007550D" w:rsidP="0007550D">
      <w:pPr>
        <w:pStyle w:val="Bibliography"/>
      </w:pPr>
      <w:r>
        <w:t>Holland, D. S., and S. Kasperski. 2016. The Impact of Access Restrictions on Fishery Income Diversification of US West Coast Fishermen. Coastal Management 44:452–463.</w:t>
      </w:r>
    </w:p>
    <w:p w14:paraId="417A4EA7" w14:textId="77777777" w:rsidR="0007550D" w:rsidRDefault="0007550D" w:rsidP="0007550D">
      <w:pPr>
        <w:pStyle w:val="Bibliography"/>
      </w:pPr>
      <w:r>
        <w:t>Holland, D. S., C. Speir, J. Agar, S. Crosson, G. DePiper, S. Kasperski, A. W. Kitts, and L. Perruso. 2017. Impact of catch shares on diversification of fishers’ income and risk. Proceedings of the National Academy of Sciences 114:9302–9307.</w:t>
      </w:r>
    </w:p>
    <w:p w14:paraId="0C284366" w14:textId="77777777" w:rsidR="0007550D" w:rsidRDefault="0007550D" w:rsidP="0007550D">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7FAE54A7" w14:textId="77777777" w:rsidR="0007550D" w:rsidRDefault="0007550D" w:rsidP="0007550D">
      <w:pPr>
        <w:pStyle w:val="Bibliography"/>
      </w:pPr>
      <w:r>
        <w:lastRenderedPageBreak/>
        <w:t>Jacox, M. G., E. L. Hazen, K. D. Zaba, D. L. Rudnick, C. A. Edwards, A. M. Moore, and S. J. Bograd. 2016. Impacts of the 2015–2016 El Niño on the California Current System: Early assessment and comparison to past events. Geophysical Research Letters 43:7072–7080.</w:t>
      </w:r>
    </w:p>
    <w:p w14:paraId="5DF27823" w14:textId="77777777" w:rsidR="0007550D" w:rsidRDefault="0007550D" w:rsidP="0007550D">
      <w:pPr>
        <w:pStyle w:val="Bibliography"/>
      </w:pPr>
      <w:r>
        <w:t>Janssen, M. A., and J. M. Anderies. 2007. Robustness trade-offs in social-ecological systems. International journal of the commons 1:43–65.</w:t>
      </w:r>
    </w:p>
    <w:p w14:paraId="39F7BF17" w14:textId="77777777" w:rsidR="0007550D" w:rsidRDefault="0007550D" w:rsidP="0007550D">
      <w:pPr>
        <w:pStyle w:val="Bibliography"/>
      </w:pPr>
      <w:r>
        <w:t>Johnson, K. F., M. B. Rudd, M. Pons, C. A. Akselrud, Q. Lee, M. A. Haltuch, and O. S. Hamel. 2015. Status of the U.S. sablefish resource in 2015:377.</w:t>
      </w:r>
    </w:p>
    <w:p w14:paraId="706AB02A" w14:textId="77777777" w:rsidR="0007550D" w:rsidRDefault="0007550D" w:rsidP="0007550D">
      <w:pPr>
        <w:pStyle w:val="Bibliography"/>
      </w:pPr>
      <w:r>
        <w:t>Karp, D. S., C. D. Mendenhall, E. Callaway, L. O. Frishkoff, P. M. Kareiva, P. R. Ehrlich, and G. C. Daily. 2015. Confronting and resolving competing values behind conservation objectives. Proceedings of the National Academy of Sciences 112:11132–11137.</w:t>
      </w:r>
    </w:p>
    <w:p w14:paraId="47F54128" w14:textId="77777777" w:rsidR="0007550D" w:rsidRDefault="0007550D" w:rsidP="0007550D">
      <w:pPr>
        <w:pStyle w:val="Bibliography"/>
      </w:pPr>
      <w:r>
        <w:t>Kasperski, S., and D. S. Holland. 2013. Income diversification and risk for fishermen. Proceedings of the National Academy of Sciences 110:2076–2081.</w:t>
      </w:r>
    </w:p>
    <w:p w14:paraId="26D165C9" w14:textId="77777777" w:rsidR="0007550D" w:rsidRDefault="0007550D" w:rsidP="0007550D">
      <w:pPr>
        <w:pStyle w:val="Bibliography"/>
      </w:pPr>
      <w:r>
        <w:t>Kirkley, J. E., and I. E. Strand. 1988. The technology and management of multi-species fisheries. Applied Economics 20:1279–1292.</w:t>
      </w:r>
    </w:p>
    <w:p w14:paraId="4A3AAA15" w14:textId="77777777" w:rsidR="0007550D" w:rsidRDefault="0007550D" w:rsidP="0007550D">
      <w:pPr>
        <w:pStyle w:val="Bibliography"/>
      </w:pPr>
      <w:r>
        <w:t>Loreau, M., and C. de Mazancourt. 2013. Biodiversity and ecosystem stability: a synthesis of underlying mechanisms. Ecology Letters 16:106–115.</w:t>
      </w:r>
    </w:p>
    <w:p w14:paraId="479BCE35" w14:textId="77777777" w:rsidR="0007550D" w:rsidRDefault="0007550D" w:rsidP="0007550D">
      <w:pPr>
        <w:pStyle w:val="Bibliography"/>
      </w:pPr>
      <w:r>
        <w:t>Mantua, N. J., S. R. Hare, Y. Zhang, J. M. Wallace, and R. C. Francis. 1997. A Pacific interdecadal climate oscillation with impacts on salmon production. Bulletin of the American Meteorological Society 78:1069–1079.</w:t>
      </w:r>
    </w:p>
    <w:p w14:paraId="3F429448" w14:textId="77777777" w:rsidR="0007550D" w:rsidRDefault="0007550D" w:rsidP="0007550D">
      <w:pPr>
        <w:pStyle w:val="Bibliography"/>
      </w:pPr>
      <w:r>
        <w:lastRenderedPageBreak/>
        <w:t>Mendoza, G. A., and H. Martins. 2006. Multi-criteria decision analysis in natural resource management: A critical review of methods and new modelling paradigms. Forest Ecology and Management 230:1–22.</w:t>
      </w:r>
    </w:p>
    <w:p w14:paraId="783F5D81" w14:textId="77777777" w:rsidR="0007550D" w:rsidRDefault="0007550D" w:rsidP="0007550D">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31F3056A" w14:textId="77777777" w:rsidR="0007550D" w:rsidRDefault="0007550D" w:rsidP="0007550D">
      <w:pPr>
        <w:pStyle w:val="Bibliography"/>
      </w:pPr>
      <w:r>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53238E8B" w14:textId="77777777" w:rsidR="0007550D" w:rsidRDefault="0007550D" w:rsidP="0007550D">
      <w:pPr>
        <w:pStyle w:val="Bibliography"/>
      </w:pPr>
      <w:r>
        <w:t>Oken, K. L., and T. E. Essington. 2016. Evaluating the effect of a selective piscivore fishery on rockfish recovery within marine protected areas. ICES Journal of Marine Science: Journal du Conseil 73:2267–2277.</w:t>
      </w:r>
    </w:p>
    <w:p w14:paraId="16205EF0" w14:textId="77777777" w:rsidR="0007550D" w:rsidRDefault="0007550D" w:rsidP="0007550D">
      <w:pPr>
        <w:pStyle w:val="Bibliography"/>
      </w:pPr>
      <w:r>
        <w:lastRenderedPageBreak/>
        <w:t>Overholtz, W. J., L. D. Jacobson, and J. S. Link. 2008. An Ecosystem Approach for Assessment Advice and Biological Reference Points for the Gulf of Maine-Georges Bank Atlantic Herring Complex. North American Journal of Fisheries Management 28:247–257.</w:t>
      </w:r>
    </w:p>
    <w:p w14:paraId="72E6DB00" w14:textId="77777777" w:rsidR="0007550D" w:rsidRDefault="0007550D" w:rsidP="0007550D">
      <w:pPr>
        <w:pStyle w:val="Bibliography"/>
      </w:pPr>
      <w:r>
        <w:t>Pacific States Marine Fisheries Commission. 2020. Pacific Fisheries Information Network (PacFIN) retrieval dated May 22, 2020. www.psmfc.org.</w:t>
      </w:r>
    </w:p>
    <w:p w14:paraId="1D6C8996" w14:textId="77777777" w:rsidR="0007550D" w:rsidRDefault="0007550D" w:rsidP="0007550D">
      <w:pPr>
        <w:pStyle w:val="Bibliography"/>
      </w:pPr>
      <w:r>
        <w:t>Pfeiffer, L., and T. Gratz. 2016. The effect of rights-based fisheries management on risk taking and fishing safety. Proceedings of the National Academy of Sciences 113:2615–2620.</w:t>
      </w:r>
    </w:p>
    <w:p w14:paraId="67E6F943" w14:textId="77777777" w:rsidR="0007550D" w:rsidRDefault="0007550D" w:rsidP="0007550D">
      <w:pPr>
        <w:pStyle w:val="Bibliography"/>
      </w:pPr>
      <w:r>
        <w:t>Quinn, T. J., and R. B. Deriso. 1999. Quantitative fish dynamics. Oxford University Press, New York.</w:t>
      </w:r>
    </w:p>
    <w:p w14:paraId="22F55AE8" w14:textId="77777777" w:rsidR="0007550D" w:rsidRDefault="0007550D" w:rsidP="0007550D">
      <w:pPr>
        <w:pStyle w:val="Bibliography"/>
      </w:pPr>
      <w:r>
        <w:t>R Core Team. 2020. R: A language and environment for statistical computing. R Foundation for Statistical Computing, Vienna, Austria.</w:t>
      </w:r>
    </w:p>
    <w:p w14:paraId="39AD2869" w14:textId="77777777" w:rsidR="0007550D" w:rsidRDefault="0007550D" w:rsidP="0007550D">
      <w:pPr>
        <w:pStyle w:val="Bibliography"/>
      </w:pPr>
      <w:r>
        <w:t>Richerson, K., and D. S. Holland. 2017. Quantifying and predicting responses to a US West Coast salmon fishery closure. ICES Journal of Marine Science 74:2364–2378.</w:t>
      </w:r>
    </w:p>
    <w:p w14:paraId="42F40B7A" w14:textId="77777777" w:rsidR="0007550D" w:rsidRDefault="0007550D" w:rsidP="0007550D">
      <w:pPr>
        <w:pStyle w:val="Bibliography"/>
      </w:pPr>
      <w:r>
        <w:t>Richerson, K., A. E. Punt, and D. S. Holland. 2020. Nearly a half century of high but sustainable exploitation in the Dungeness crab (Cancer magister) fishery. Fisheries Research 226:105528.</w:t>
      </w:r>
    </w:p>
    <w:p w14:paraId="27691E2A" w14:textId="77777777" w:rsidR="0007550D" w:rsidRDefault="0007550D" w:rsidP="0007550D">
      <w:pPr>
        <w:pStyle w:val="Bibliography"/>
      </w:pPr>
      <w:r>
        <w:t>Sanchirico, J. N., M. D. Smith, and D. W. Lipton. 2008. An empirical approach to ecosystem-based fishery management. Ecological Economics 64:586–596.</w:t>
      </w:r>
    </w:p>
    <w:p w14:paraId="06B6F8BE" w14:textId="77777777" w:rsidR="0007550D" w:rsidRDefault="0007550D" w:rsidP="0007550D">
      <w:pPr>
        <w:pStyle w:val="Bibliography"/>
      </w:pPr>
      <w: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34714F71" w14:textId="77777777" w:rsidR="0007550D" w:rsidRDefault="0007550D" w:rsidP="0007550D">
      <w:pPr>
        <w:pStyle w:val="Bibliography"/>
      </w:pPr>
      <w:r>
        <w:lastRenderedPageBreak/>
        <w:t>Schindler, D. E., R. Hilborn, B. Chasco, C. P. Boatright, T. P. Quinn, L. A. Rogers, and M. S. Webster. 2010. Population diversity and the portfolio effect in an exploited species. Nature 465:609–612.</w:t>
      </w:r>
    </w:p>
    <w:p w14:paraId="7A016149" w14:textId="77777777" w:rsidR="0007550D" w:rsidRDefault="0007550D" w:rsidP="0007550D">
      <w:pPr>
        <w:pStyle w:val="Bibliography"/>
      </w:pPr>
      <w:r>
        <w:t>Schnute, J. 1985. A General Theory for Analysis of Catch and Effort Data. Canadian Journal of Fisheries and Aquatic Sciences 42:414–429.</w:t>
      </w:r>
    </w:p>
    <w:p w14:paraId="21FE396A" w14:textId="77777777" w:rsidR="0007550D" w:rsidRDefault="0007550D" w:rsidP="0007550D">
      <w:pPr>
        <w:pStyle w:val="Bibliography"/>
      </w:pPr>
      <w:r>
        <w:t>Schwing, F. B., R. Mendelssohn, S. J. Bograd, J. E. Overland, M. Wang, and S. Ito. 2010. Climate change, teleconnection patterns, and regional processes forcing marine populations in the Pacific. Journal of Marine Systems 79:245–257.</w:t>
      </w:r>
    </w:p>
    <w:p w14:paraId="30ED4FC8" w14:textId="77777777" w:rsidR="0007550D" w:rsidRDefault="0007550D" w:rsidP="0007550D">
      <w:pPr>
        <w:pStyle w:val="Bibliography"/>
      </w:pPr>
      <w:r>
        <w:t>Selden, R. L., R. D. Batt, V. S. Saba, and M. L. Pinsky. 2018. Diversity in thermal affinity among key piscivores buffers impacts of ocean warming on predator–prey interactions. Global change biology 24:117–131.</w:t>
      </w:r>
    </w:p>
    <w:p w14:paraId="1B1A6EF2" w14:textId="77777777" w:rsidR="0007550D" w:rsidRDefault="0007550D" w:rsidP="0007550D">
      <w:pPr>
        <w:pStyle w:val="Bibliography"/>
      </w:pPr>
      <w:r>
        <w:t>Sethi, S. A., M. Reimer, and G. Knapp. 2014. Alaskan fishing community revenues and the stabilizing role of fishing portfolios. Marine Policy 48:134–141.</w:t>
      </w:r>
    </w:p>
    <w:p w14:paraId="601EF1BC" w14:textId="77777777" w:rsidR="0007550D" w:rsidRDefault="0007550D" w:rsidP="0007550D">
      <w:pPr>
        <w:pStyle w:val="Bibliography"/>
      </w:pPr>
      <w:r>
        <w:t>Shanks, A. L. 2013. Atmospheric forcing drives recruitment variation in the Dungeness crab (Cancer magister), revisited. Fisheries Oceanography 22:263–272.</w:t>
      </w:r>
    </w:p>
    <w:p w14:paraId="1E2C9F80" w14:textId="77777777" w:rsidR="0007550D" w:rsidRDefault="0007550D" w:rsidP="0007550D">
      <w:pPr>
        <w:pStyle w:val="Bibliography"/>
      </w:pPr>
      <w:r>
        <w:t>Shanks, A. L., and G. C. Roegner. 2007. Recruitment Limitation in Dungeness Crab Populations Is Driven by Variation in Atmospheric Forcing. Ecology 88:1726–1737.</w:t>
      </w:r>
    </w:p>
    <w:p w14:paraId="30EFC20D" w14:textId="77777777" w:rsidR="0007550D" w:rsidRDefault="0007550D" w:rsidP="0007550D">
      <w:pPr>
        <w:pStyle w:val="Bibliography"/>
      </w:pPr>
      <w:r>
        <w:t>Shelton, A. O., W. H. Satterthwaite, E. J. Ward, B. E. Feist, and B. Burke. 2018. Using hierarchical models to estimate stock-specific and seasonal variation in ocean distribution, survivorship, and aggregate abundance of fall run Chinook salmon. Canadian Journal of Fisheries and Aquatic Sciences 76:95–108.</w:t>
      </w:r>
    </w:p>
    <w:p w14:paraId="78F42A50" w14:textId="77777777" w:rsidR="0007550D" w:rsidRDefault="0007550D" w:rsidP="0007550D">
      <w:pPr>
        <w:pStyle w:val="Bibliography"/>
      </w:pPr>
      <w:r>
        <w:lastRenderedPageBreak/>
        <w:t>Silver, J. J., and J. S. Stoll. 2019. How do commercial fishing licences relate to access? Fish and Fisheries 20:993–1004.</w:t>
      </w:r>
    </w:p>
    <w:p w14:paraId="4A0824BD" w14:textId="77777777" w:rsidR="0007550D" w:rsidRDefault="0007550D" w:rsidP="0007550D">
      <w:pPr>
        <w:pStyle w:val="Bibliography"/>
      </w:pPr>
      <w:r>
        <w:t>Squires, D., and J. Kirkley. 1991. Production quota in multiproduct Pacific fisheries. Journal of Environmental Economics and Management 21:109–126.</w:t>
      </w:r>
    </w:p>
    <w:p w14:paraId="3576533B" w14:textId="77777777" w:rsidR="0007550D" w:rsidRDefault="0007550D" w:rsidP="0007550D">
      <w:pPr>
        <w:pStyle w:val="Bibliography"/>
      </w:pPr>
      <w:r>
        <w:t>Stachura, M. M., T. E. Essington, N. J. Mantua, A. B. Hollowed, M. A. Haltuch, P. D. Spencer, T. A. Branch, and M. J. Doyle. 2014. Linking Northeast Pacific recruitment synchrony to environmental variability. Fisheries Oceanography 23:389–408.</w:t>
      </w:r>
    </w:p>
    <w:p w14:paraId="1763DFD8" w14:textId="77777777" w:rsidR="0007550D" w:rsidRDefault="0007550D" w:rsidP="0007550D">
      <w:pPr>
        <w:pStyle w:val="Bibliography"/>
      </w:pPr>
      <w:r>
        <w:t>Stawitz, C. C., T. E. Essington, T. A. Branch, M. A. Haltuch, A. B. Hollowed, and P. D. Spencer. 2015. A state-space approach for detecting growth variation and application to North Pacific groundfish. Canadian Journal of Fisheries and Aquatic Sciences 72:1316–1328.</w:t>
      </w:r>
    </w:p>
    <w:p w14:paraId="6D8F1A0A" w14:textId="77777777" w:rsidR="0007550D" w:rsidRDefault="0007550D" w:rsidP="0007550D">
      <w:pPr>
        <w:pStyle w:val="Bibliography"/>
      </w:pPr>
      <w:r>
        <w:t>Stoll, J. S., C. M. Beitl, and J. A. Wilson. 2016. How access to Maine</w:t>
      </w:r>
      <w:r>
        <w:rPr>
          <w:rFonts w:ascii="Segoe UI Symbol" w:hAnsi="Segoe UI Symbol" w:cs="Segoe UI Symbol"/>
        </w:rPr>
        <w:t>⬢</w:t>
      </w:r>
      <w:r>
        <w:t xml:space="preserve"> s fisheries has changed over a quarter century: The cumulative effects of licensing on resilience. Global Environmental Change 37:79–91.</w:t>
      </w:r>
    </w:p>
    <w:p w14:paraId="25E6D0CB" w14:textId="77777777" w:rsidR="0007550D" w:rsidRDefault="0007550D" w:rsidP="0007550D">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22E4C999" w14:textId="77777777" w:rsidR="0007550D" w:rsidRDefault="0007550D" w:rsidP="0007550D">
      <w:pPr>
        <w:pStyle w:val="Bibliography"/>
      </w:pPr>
      <w:r>
        <w:t>Warner, R., and P. Chesson. 1985. Coexistence Mediated by Recruitment Fluctuations - a Field Guide to the Storage Effect. American Naturalist 125:769–787.</w:t>
      </w:r>
    </w:p>
    <w:p w14:paraId="3E16C1DB" w14:textId="77777777" w:rsidR="0007550D" w:rsidRDefault="0007550D" w:rsidP="0007550D">
      <w:pPr>
        <w:pStyle w:val="Bibliography"/>
      </w:pPr>
      <w:r>
        <w:t>Winemiller, K. O., and K. A. Rose. 1992. Patterns of Life-History Diversification in North American Fishes: implications for Population Regulation. Canadian Journal of Fisheries and Aquatic Sciences 49:2196–2218.</w:t>
      </w:r>
    </w:p>
    <w:p w14:paraId="74206174" w14:textId="4E727716" w:rsidR="00F03A5B" w:rsidRPr="00D10641" w:rsidRDefault="000751AA" w:rsidP="00E460F1">
      <w:pPr>
        <w:spacing w:line="480" w:lineRule="auto"/>
        <w:rPr>
          <w:rFonts w:ascii="Times New Roman" w:hAnsi="Times New Roman" w:cs="Times New Roman"/>
        </w:rPr>
      </w:pPr>
      <w:r>
        <w:rPr>
          <w:rFonts w:ascii="Times New Roman" w:hAnsi="Times New Roman" w:cs="Times New Roman"/>
        </w:rPr>
        <w:lastRenderedPageBreak/>
        <w:fldChar w:fldCharType="end"/>
      </w:r>
    </w:p>
    <w:sectPr w:rsidR="00F03A5B" w:rsidRPr="00D10641" w:rsidSect="00B57155">
      <w:footerReference w:type="default" r:id="rId9"/>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EB2E2D" w16cid:durableId="227101E0"/>
  <w16cid:commentId w16cid:paraId="3822BB2F" w16cid:durableId="22710316"/>
  <w16cid:commentId w16cid:paraId="682EFF7D" w16cid:durableId="22710549"/>
  <w16cid:commentId w16cid:paraId="07431C39" w16cid:durableId="2271062B"/>
  <w16cid:commentId w16cid:paraId="10EB47B7" w16cid:durableId="2271F0A9"/>
  <w16cid:commentId w16cid:paraId="0CC710F3" w16cid:durableId="2271F0C5"/>
  <w16cid:commentId w16cid:paraId="4B778EA4" w16cid:durableId="2271F12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D31237" w14:textId="77777777" w:rsidR="00086BB7" w:rsidRDefault="00086BB7" w:rsidP="000751AA">
      <w:r>
        <w:separator/>
      </w:r>
    </w:p>
  </w:endnote>
  <w:endnote w:type="continuationSeparator" w:id="0">
    <w:p w14:paraId="0109A092" w14:textId="77777777" w:rsidR="00086BB7" w:rsidRDefault="00086BB7"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51C8EC99" w:rsidR="008F0233" w:rsidRDefault="008F0233">
        <w:pPr>
          <w:pStyle w:val="Footer"/>
          <w:jc w:val="center"/>
        </w:pPr>
        <w:r>
          <w:fldChar w:fldCharType="begin"/>
        </w:r>
        <w:r>
          <w:instrText xml:space="preserve"> PAGE   \* MERGEFORMAT </w:instrText>
        </w:r>
        <w:r>
          <w:fldChar w:fldCharType="separate"/>
        </w:r>
        <w:r w:rsidR="00751D35">
          <w:rPr>
            <w:noProof/>
          </w:rPr>
          <w:t>9</w:t>
        </w:r>
        <w:r>
          <w:rPr>
            <w:noProof/>
          </w:rPr>
          <w:fldChar w:fldCharType="end"/>
        </w:r>
      </w:p>
    </w:sdtContent>
  </w:sdt>
  <w:p w14:paraId="6BC7319F" w14:textId="77777777" w:rsidR="008F0233" w:rsidRDefault="008F023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259AB5" w14:textId="77777777" w:rsidR="00086BB7" w:rsidRDefault="00086BB7" w:rsidP="000751AA">
      <w:r>
        <w:separator/>
      </w:r>
    </w:p>
  </w:footnote>
  <w:footnote w:type="continuationSeparator" w:id="0">
    <w:p w14:paraId="10567743" w14:textId="77777777" w:rsidR="00086BB7" w:rsidRDefault="00086BB7" w:rsidP="000751AA">
      <w:r>
        <w:continuationSeparator/>
      </w:r>
    </w:p>
  </w:footnote>
  <w:footnote w:id="1">
    <w:p w14:paraId="7A23A52B" w14:textId="77D2FAF3" w:rsidR="008F0233" w:rsidRPr="007E4E8A" w:rsidRDefault="008F0233">
      <w:pPr>
        <w:pStyle w:val="FootnoteText"/>
        <w:rPr>
          <w:rFonts w:ascii="Times New Roman" w:hAnsi="Times New Roman" w:cs="Times New Roman"/>
        </w:rPr>
      </w:pPr>
      <w:r w:rsidRPr="003900E0">
        <w:rPr>
          <w:rStyle w:val="FootnoteReference"/>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550D"/>
    <w:rsid w:val="00076A9F"/>
    <w:rsid w:val="000815D0"/>
    <w:rsid w:val="000834FE"/>
    <w:rsid w:val="00085321"/>
    <w:rsid w:val="00086BB7"/>
    <w:rsid w:val="00091417"/>
    <w:rsid w:val="00092B29"/>
    <w:rsid w:val="00097A20"/>
    <w:rsid w:val="000A0B60"/>
    <w:rsid w:val="000A3868"/>
    <w:rsid w:val="000A594B"/>
    <w:rsid w:val="000B0B70"/>
    <w:rsid w:val="000B10BE"/>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04835"/>
    <w:rsid w:val="00112280"/>
    <w:rsid w:val="001132AB"/>
    <w:rsid w:val="001142E2"/>
    <w:rsid w:val="00114DA5"/>
    <w:rsid w:val="00120386"/>
    <w:rsid w:val="00123760"/>
    <w:rsid w:val="001269A5"/>
    <w:rsid w:val="001330DE"/>
    <w:rsid w:val="001341B9"/>
    <w:rsid w:val="00142BB6"/>
    <w:rsid w:val="00144046"/>
    <w:rsid w:val="00144D50"/>
    <w:rsid w:val="00145371"/>
    <w:rsid w:val="00145E6F"/>
    <w:rsid w:val="00150EB6"/>
    <w:rsid w:val="0015446F"/>
    <w:rsid w:val="00155549"/>
    <w:rsid w:val="00155695"/>
    <w:rsid w:val="0016124B"/>
    <w:rsid w:val="0016273B"/>
    <w:rsid w:val="0016449C"/>
    <w:rsid w:val="001656A2"/>
    <w:rsid w:val="001659A6"/>
    <w:rsid w:val="001665BB"/>
    <w:rsid w:val="001716C6"/>
    <w:rsid w:val="00171A80"/>
    <w:rsid w:val="00185B98"/>
    <w:rsid w:val="001870FB"/>
    <w:rsid w:val="001A0AFF"/>
    <w:rsid w:val="001A0F42"/>
    <w:rsid w:val="001A21EF"/>
    <w:rsid w:val="001A7921"/>
    <w:rsid w:val="001B0483"/>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2841"/>
    <w:rsid w:val="0021339F"/>
    <w:rsid w:val="00216D2A"/>
    <w:rsid w:val="002206DF"/>
    <w:rsid w:val="002237BD"/>
    <w:rsid w:val="00223BE6"/>
    <w:rsid w:val="0022441D"/>
    <w:rsid w:val="00224B41"/>
    <w:rsid w:val="00232264"/>
    <w:rsid w:val="00233E17"/>
    <w:rsid w:val="002378D3"/>
    <w:rsid w:val="002438F2"/>
    <w:rsid w:val="00246666"/>
    <w:rsid w:val="00246C05"/>
    <w:rsid w:val="0025124D"/>
    <w:rsid w:val="00251F85"/>
    <w:rsid w:val="00252B10"/>
    <w:rsid w:val="0025466F"/>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5E82"/>
    <w:rsid w:val="002E74C6"/>
    <w:rsid w:val="002F713C"/>
    <w:rsid w:val="00302959"/>
    <w:rsid w:val="003104CB"/>
    <w:rsid w:val="00312E0F"/>
    <w:rsid w:val="0031510B"/>
    <w:rsid w:val="0031699C"/>
    <w:rsid w:val="00316E06"/>
    <w:rsid w:val="00320C2C"/>
    <w:rsid w:val="003303FE"/>
    <w:rsid w:val="0033571D"/>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817E3"/>
    <w:rsid w:val="004855DD"/>
    <w:rsid w:val="004855E5"/>
    <w:rsid w:val="004858E0"/>
    <w:rsid w:val="00486805"/>
    <w:rsid w:val="00491C55"/>
    <w:rsid w:val="00492E67"/>
    <w:rsid w:val="004949D3"/>
    <w:rsid w:val="00496582"/>
    <w:rsid w:val="004969A3"/>
    <w:rsid w:val="004A7A54"/>
    <w:rsid w:val="004C06C9"/>
    <w:rsid w:val="004C1147"/>
    <w:rsid w:val="004C1498"/>
    <w:rsid w:val="004C2AF4"/>
    <w:rsid w:val="004C3E7F"/>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6E21"/>
    <w:rsid w:val="005476A5"/>
    <w:rsid w:val="005650E2"/>
    <w:rsid w:val="005662C6"/>
    <w:rsid w:val="00567B74"/>
    <w:rsid w:val="005704FA"/>
    <w:rsid w:val="00572113"/>
    <w:rsid w:val="00572A01"/>
    <w:rsid w:val="00573197"/>
    <w:rsid w:val="005742C4"/>
    <w:rsid w:val="00574356"/>
    <w:rsid w:val="005771CC"/>
    <w:rsid w:val="0058108F"/>
    <w:rsid w:val="00581ACD"/>
    <w:rsid w:val="00584361"/>
    <w:rsid w:val="00586432"/>
    <w:rsid w:val="0059125C"/>
    <w:rsid w:val="005A0653"/>
    <w:rsid w:val="005A34FE"/>
    <w:rsid w:val="005A3A6E"/>
    <w:rsid w:val="005A41D4"/>
    <w:rsid w:val="005B0627"/>
    <w:rsid w:val="005B0CA5"/>
    <w:rsid w:val="005B76FF"/>
    <w:rsid w:val="005C00D3"/>
    <w:rsid w:val="005C1C11"/>
    <w:rsid w:val="005C79E4"/>
    <w:rsid w:val="005D1E64"/>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396E"/>
    <w:rsid w:val="00663B20"/>
    <w:rsid w:val="0067069E"/>
    <w:rsid w:val="00671883"/>
    <w:rsid w:val="006722A5"/>
    <w:rsid w:val="006746CD"/>
    <w:rsid w:val="00675439"/>
    <w:rsid w:val="00675682"/>
    <w:rsid w:val="006760EE"/>
    <w:rsid w:val="00682598"/>
    <w:rsid w:val="006865E9"/>
    <w:rsid w:val="0069022B"/>
    <w:rsid w:val="00691DBE"/>
    <w:rsid w:val="00692429"/>
    <w:rsid w:val="00693348"/>
    <w:rsid w:val="00694EEC"/>
    <w:rsid w:val="006969E1"/>
    <w:rsid w:val="006A32BE"/>
    <w:rsid w:val="006A3DE0"/>
    <w:rsid w:val="006B4322"/>
    <w:rsid w:val="006B72B0"/>
    <w:rsid w:val="006C1F56"/>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20641"/>
    <w:rsid w:val="00721B30"/>
    <w:rsid w:val="007278CF"/>
    <w:rsid w:val="00732916"/>
    <w:rsid w:val="00736042"/>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6392"/>
    <w:rsid w:val="00766903"/>
    <w:rsid w:val="00766EB7"/>
    <w:rsid w:val="0076748B"/>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A7A72"/>
    <w:rsid w:val="007B04B4"/>
    <w:rsid w:val="007B1D76"/>
    <w:rsid w:val="007B4398"/>
    <w:rsid w:val="007B6441"/>
    <w:rsid w:val="007C0CA9"/>
    <w:rsid w:val="007C1132"/>
    <w:rsid w:val="007C473A"/>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F041F"/>
    <w:rsid w:val="007F10E4"/>
    <w:rsid w:val="007F298D"/>
    <w:rsid w:val="007F2B56"/>
    <w:rsid w:val="007F515D"/>
    <w:rsid w:val="007F54CE"/>
    <w:rsid w:val="007F70A5"/>
    <w:rsid w:val="00801398"/>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6C0"/>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B391B"/>
    <w:rsid w:val="008D488A"/>
    <w:rsid w:val="008D5B02"/>
    <w:rsid w:val="008E1A4E"/>
    <w:rsid w:val="008E2AF2"/>
    <w:rsid w:val="008E368A"/>
    <w:rsid w:val="008E4A57"/>
    <w:rsid w:val="008E672E"/>
    <w:rsid w:val="008F0233"/>
    <w:rsid w:val="008F3C2A"/>
    <w:rsid w:val="008F576A"/>
    <w:rsid w:val="008F6F17"/>
    <w:rsid w:val="008F75EA"/>
    <w:rsid w:val="00901BFF"/>
    <w:rsid w:val="00901D99"/>
    <w:rsid w:val="009021AE"/>
    <w:rsid w:val="00903EDD"/>
    <w:rsid w:val="00904324"/>
    <w:rsid w:val="00907A54"/>
    <w:rsid w:val="00913A46"/>
    <w:rsid w:val="009203CF"/>
    <w:rsid w:val="0092210C"/>
    <w:rsid w:val="00922579"/>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516FB"/>
    <w:rsid w:val="0095268B"/>
    <w:rsid w:val="009639FC"/>
    <w:rsid w:val="009650CE"/>
    <w:rsid w:val="009710E7"/>
    <w:rsid w:val="00973729"/>
    <w:rsid w:val="00976FCA"/>
    <w:rsid w:val="00977DD2"/>
    <w:rsid w:val="00980E7A"/>
    <w:rsid w:val="00984377"/>
    <w:rsid w:val="00984477"/>
    <w:rsid w:val="009869BD"/>
    <w:rsid w:val="00997A27"/>
    <w:rsid w:val="00997A91"/>
    <w:rsid w:val="009B046E"/>
    <w:rsid w:val="009B08E6"/>
    <w:rsid w:val="009B7292"/>
    <w:rsid w:val="009B7324"/>
    <w:rsid w:val="009C0189"/>
    <w:rsid w:val="009C7091"/>
    <w:rsid w:val="009D0DF9"/>
    <w:rsid w:val="009D1ED9"/>
    <w:rsid w:val="009D2038"/>
    <w:rsid w:val="009D5F35"/>
    <w:rsid w:val="009D6A26"/>
    <w:rsid w:val="009D7CEC"/>
    <w:rsid w:val="009E1E29"/>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5420"/>
    <w:rsid w:val="00A1638A"/>
    <w:rsid w:val="00A20267"/>
    <w:rsid w:val="00A23627"/>
    <w:rsid w:val="00A23C6F"/>
    <w:rsid w:val="00A24383"/>
    <w:rsid w:val="00A24DF4"/>
    <w:rsid w:val="00A24E87"/>
    <w:rsid w:val="00A24EAA"/>
    <w:rsid w:val="00A26FA0"/>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6AEF"/>
    <w:rsid w:val="00A67E53"/>
    <w:rsid w:val="00A723B0"/>
    <w:rsid w:val="00A77F80"/>
    <w:rsid w:val="00A834A5"/>
    <w:rsid w:val="00A842A7"/>
    <w:rsid w:val="00A9530E"/>
    <w:rsid w:val="00A963E7"/>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120CA"/>
    <w:rsid w:val="00B12BA4"/>
    <w:rsid w:val="00B136B5"/>
    <w:rsid w:val="00B15FCE"/>
    <w:rsid w:val="00B1692F"/>
    <w:rsid w:val="00B21100"/>
    <w:rsid w:val="00B22065"/>
    <w:rsid w:val="00B22AFC"/>
    <w:rsid w:val="00B243AA"/>
    <w:rsid w:val="00B26168"/>
    <w:rsid w:val="00B2670A"/>
    <w:rsid w:val="00B40625"/>
    <w:rsid w:val="00B415EA"/>
    <w:rsid w:val="00B41997"/>
    <w:rsid w:val="00B4303C"/>
    <w:rsid w:val="00B43C56"/>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96567"/>
    <w:rsid w:val="00BA16E5"/>
    <w:rsid w:val="00BA32AF"/>
    <w:rsid w:val="00BA3623"/>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21F1"/>
    <w:rsid w:val="00D04634"/>
    <w:rsid w:val="00D10641"/>
    <w:rsid w:val="00D13E3A"/>
    <w:rsid w:val="00D16D34"/>
    <w:rsid w:val="00D16E6F"/>
    <w:rsid w:val="00D17070"/>
    <w:rsid w:val="00D23023"/>
    <w:rsid w:val="00D24C15"/>
    <w:rsid w:val="00D25DBE"/>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EBC"/>
    <w:rsid w:val="00DA5971"/>
    <w:rsid w:val="00DA60F7"/>
    <w:rsid w:val="00DB2BF2"/>
    <w:rsid w:val="00DB4C46"/>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4325"/>
    <w:rsid w:val="00E1676B"/>
    <w:rsid w:val="00E25231"/>
    <w:rsid w:val="00E26499"/>
    <w:rsid w:val="00E31E7D"/>
    <w:rsid w:val="00E33B3F"/>
    <w:rsid w:val="00E35408"/>
    <w:rsid w:val="00E40BC7"/>
    <w:rsid w:val="00E41C30"/>
    <w:rsid w:val="00E4437A"/>
    <w:rsid w:val="00E460F1"/>
    <w:rsid w:val="00E46E13"/>
    <w:rsid w:val="00E504D5"/>
    <w:rsid w:val="00E536D7"/>
    <w:rsid w:val="00E54651"/>
    <w:rsid w:val="00E572C9"/>
    <w:rsid w:val="00E66727"/>
    <w:rsid w:val="00E763F9"/>
    <w:rsid w:val="00E77A48"/>
    <w:rsid w:val="00E82C5A"/>
    <w:rsid w:val="00E840C6"/>
    <w:rsid w:val="00E8752F"/>
    <w:rsid w:val="00E87D17"/>
    <w:rsid w:val="00E87DED"/>
    <w:rsid w:val="00E87DFD"/>
    <w:rsid w:val="00E939A8"/>
    <w:rsid w:val="00E95545"/>
    <w:rsid w:val="00E95A6F"/>
    <w:rsid w:val="00E97956"/>
    <w:rsid w:val="00EA013D"/>
    <w:rsid w:val="00EA0613"/>
    <w:rsid w:val="00EA23C1"/>
    <w:rsid w:val="00EA28BE"/>
    <w:rsid w:val="00EA2E04"/>
    <w:rsid w:val="00EA3BAB"/>
    <w:rsid w:val="00EA3C29"/>
    <w:rsid w:val="00EA6E2B"/>
    <w:rsid w:val="00EA6F9B"/>
    <w:rsid w:val="00EB00FE"/>
    <w:rsid w:val="00EB6610"/>
    <w:rsid w:val="00EC2895"/>
    <w:rsid w:val="00EC2A1C"/>
    <w:rsid w:val="00EC2C00"/>
    <w:rsid w:val="00EC2C51"/>
    <w:rsid w:val="00EC626F"/>
    <w:rsid w:val="00ED16CB"/>
    <w:rsid w:val="00ED2AD4"/>
    <w:rsid w:val="00ED2B8E"/>
    <w:rsid w:val="00ED434A"/>
    <w:rsid w:val="00EE5025"/>
    <w:rsid w:val="00EE585D"/>
    <w:rsid w:val="00EE64A5"/>
    <w:rsid w:val="00EF0AE0"/>
    <w:rsid w:val="00EF47C7"/>
    <w:rsid w:val="00EF48F5"/>
    <w:rsid w:val="00EF614A"/>
    <w:rsid w:val="00F0017D"/>
    <w:rsid w:val="00F03A5B"/>
    <w:rsid w:val="00F058BE"/>
    <w:rsid w:val="00F1282E"/>
    <w:rsid w:val="00F14B62"/>
    <w:rsid w:val="00F14BF7"/>
    <w:rsid w:val="00F15AC3"/>
    <w:rsid w:val="00F173F0"/>
    <w:rsid w:val="00F23034"/>
    <w:rsid w:val="00F25659"/>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42D5"/>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4949E-49A9-4C69-8454-10386EDA2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1762</Words>
  <Characters>175328</Characters>
  <Application>Microsoft Office Word</Application>
  <DocSecurity>0</DocSecurity>
  <Lines>3437</Lines>
  <Paragraphs>1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4</cp:revision>
  <cp:lastPrinted>2019-11-14T21:50:00Z</cp:lastPrinted>
  <dcterms:created xsi:type="dcterms:W3CDTF">2020-05-22T21:10:00Z</dcterms:created>
  <dcterms:modified xsi:type="dcterms:W3CDTF">2020-05-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rnbmltj"/&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